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0D358" w14:textId="6AC421B5" w:rsidR="00FA3A03" w:rsidRDefault="00FA3A03" w:rsidP="00A26D7A">
      <w:pPr>
        <w:jc w:val="center"/>
        <w:rPr>
          <w:rFonts w:cstheme="minorHAnsi"/>
          <w:b/>
          <w:bCs/>
          <w:sz w:val="40"/>
          <w:szCs w:val="40"/>
        </w:rPr>
      </w:pPr>
      <w:r>
        <w:rPr>
          <w:rFonts w:cstheme="minorHAnsi"/>
          <w:b/>
          <w:bCs/>
          <w:sz w:val="40"/>
          <w:szCs w:val="40"/>
        </w:rPr>
        <w:t xml:space="preserve">Sound Production Intensity </w:t>
      </w:r>
      <w:r w:rsidR="00D85158">
        <w:rPr>
          <w:rFonts w:cstheme="minorHAnsi"/>
          <w:b/>
          <w:bCs/>
          <w:sz w:val="40"/>
          <w:szCs w:val="40"/>
        </w:rPr>
        <w:t xml:space="preserve">and its Correlation to </w:t>
      </w:r>
      <w:r w:rsidR="00AB59C9">
        <w:rPr>
          <w:rFonts w:cstheme="minorHAnsi"/>
          <w:b/>
          <w:bCs/>
          <w:sz w:val="40"/>
          <w:szCs w:val="40"/>
        </w:rPr>
        <w:t>M</w:t>
      </w:r>
      <w:r w:rsidR="00D85158">
        <w:rPr>
          <w:rFonts w:cstheme="minorHAnsi"/>
          <w:b/>
          <w:bCs/>
          <w:sz w:val="40"/>
          <w:szCs w:val="40"/>
        </w:rPr>
        <w:t>ass in Cetaceans</w:t>
      </w:r>
    </w:p>
    <w:p w14:paraId="75127295" w14:textId="46079A43" w:rsidR="006A751E" w:rsidRPr="006A751E" w:rsidRDefault="006A751E" w:rsidP="00A26D7A">
      <w:pPr>
        <w:jc w:val="center"/>
        <w:rPr>
          <w:rFonts w:cstheme="minorHAnsi"/>
          <w:sz w:val="15"/>
          <w:szCs w:val="15"/>
        </w:rPr>
      </w:pPr>
      <w:r>
        <w:rPr>
          <w:rFonts w:cstheme="minorHAnsi"/>
          <w:sz w:val="15"/>
          <w:szCs w:val="15"/>
        </w:rPr>
        <w:t>By Blake Pack</w:t>
      </w:r>
    </w:p>
    <w:p w14:paraId="7395DDCA" w14:textId="77777777" w:rsidR="00A26D7A" w:rsidRDefault="00A26D7A" w:rsidP="0060035A">
      <w:pPr>
        <w:ind w:firstLine="720"/>
      </w:pPr>
    </w:p>
    <w:p w14:paraId="68D3119E" w14:textId="77777777" w:rsidR="00406A35" w:rsidRDefault="00406A35" w:rsidP="006A751E">
      <w:pPr>
        <w:rPr>
          <w:b/>
          <w:bCs/>
          <w:sz w:val="28"/>
          <w:szCs w:val="28"/>
        </w:rPr>
      </w:pPr>
    </w:p>
    <w:p w14:paraId="4516403E" w14:textId="6ECDD0E0" w:rsidR="006A751E" w:rsidRDefault="00406A35" w:rsidP="006A751E">
      <w:pPr>
        <w:rPr>
          <w:b/>
          <w:bCs/>
          <w:sz w:val="28"/>
          <w:szCs w:val="28"/>
        </w:rPr>
      </w:pPr>
      <w:r>
        <w:rPr>
          <w:b/>
          <w:bCs/>
          <w:sz w:val="28"/>
          <w:szCs w:val="28"/>
        </w:rPr>
        <w:t>Introduction</w:t>
      </w:r>
    </w:p>
    <w:p w14:paraId="26643EE6" w14:textId="77777777" w:rsidR="00406A35" w:rsidRDefault="00406A35" w:rsidP="006A751E">
      <w:pPr>
        <w:rPr>
          <w:b/>
          <w:bCs/>
          <w:sz w:val="28"/>
          <w:szCs w:val="28"/>
        </w:rPr>
      </w:pPr>
    </w:p>
    <w:p w14:paraId="55D9EF89" w14:textId="01AB5EE6" w:rsidR="00406A35" w:rsidRPr="00406A35" w:rsidRDefault="00406A35" w:rsidP="006A751E">
      <w:pPr>
        <w:rPr>
          <w:b/>
          <w:bCs/>
          <w:sz w:val="28"/>
          <w:szCs w:val="28"/>
        </w:rPr>
        <w:sectPr w:rsidR="00406A35" w:rsidRPr="00406A35" w:rsidSect="00A26D7A">
          <w:pgSz w:w="12240" w:h="15840"/>
          <w:pgMar w:top="1440" w:right="1440" w:bottom="1440" w:left="1440" w:header="720" w:footer="720" w:gutter="0"/>
          <w:cols w:space="720"/>
          <w:docGrid w:linePitch="360"/>
        </w:sectPr>
      </w:pPr>
    </w:p>
    <w:p w14:paraId="3C5225F9" w14:textId="07E424C2" w:rsidR="008878FC" w:rsidRDefault="00FA3A03" w:rsidP="006A751E">
      <w:pPr>
        <w:spacing w:line="360" w:lineRule="auto"/>
        <w:ind w:firstLine="720"/>
      </w:pPr>
      <w:r w:rsidRPr="006313E4">
        <w:t>A sound wave is measured</w:t>
      </w:r>
      <w:r>
        <w:t xml:space="preserve"> by its frequency (Hz) and its intensity</w:t>
      </w:r>
      <w:r w:rsidR="008878FC">
        <w:t>/amplitude</w:t>
      </w:r>
      <w:r>
        <w:t xml:space="preserve"> (dB), with frequency representing the number of wave cycles per a given time or distance. Intensity of sound is measured in decibels(dB) and is the loudness</w:t>
      </w:r>
      <w:r w:rsidR="006313E4">
        <w:t xml:space="preserve"> aspect</w:t>
      </w:r>
      <w:r>
        <w:t xml:space="preserve"> of sound that we hear</w:t>
      </w:r>
      <w:r w:rsidR="00D85158">
        <w:t>.</w:t>
      </w:r>
      <w:r w:rsidR="00010087">
        <w:t xml:space="preserve"> The ranges of sound production and perception differ across species</w:t>
      </w:r>
      <w:r w:rsidR="00D85158">
        <w:t>.</w:t>
      </w:r>
      <w:r w:rsidR="00DE6F09">
        <w:t xml:space="preserve"> </w:t>
      </w:r>
      <w:r w:rsidR="008878FC" w:rsidRPr="000A2C2F">
        <w:t xml:space="preserve">Different intensities and </w:t>
      </w:r>
      <w:r w:rsidR="00010087" w:rsidRPr="000A2C2F">
        <w:t>frequencies</w:t>
      </w:r>
      <w:r w:rsidR="008878FC" w:rsidRPr="000A2C2F">
        <w:t xml:space="preserve"> can be used for differ</w:t>
      </w:r>
      <w:r w:rsidR="000A2C2F" w:rsidRPr="000A2C2F">
        <w:t>ent</w:t>
      </w:r>
      <w:r w:rsidR="008878FC">
        <w:t xml:space="preserve"> reasons due to how sound travels with respect to the intensity and frequency</w:t>
      </w:r>
      <w:r w:rsidR="00932256">
        <w:fldChar w:fldCharType="begin"/>
      </w:r>
      <w:r w:rsidR="00932256">
        <w:instrText xml:space="preserve"> ADDIN ZOTERO_ITEM CSL_CITATION {"citationID":"TkyVVq4d","properties":{"formattedCitation":"\\super 1\\nosupersub{}","plainCitation":"1","noteIndex":0},"citationItems":[{"id":3,"uris":["http://zotero.org/users/local/ufqhrsJR/items/PXANJAE2"],"uri":["http://zotero.org/users/local/ufqhrsJR/items/PXANJAE2"],"itemData":{"id":3,"type":"webpage","title":"Sound Waves","URL":"https://www.mediacollege.com/audio/01/sound-waves.html","accessed":{"date-parts":[["2020",4,7]]}}}],"schema":"https://github.com/citation-style-language/schema/raw/master/csl-citation.json"} </w:instrText>
      </w:r>
      <w:r w:rsidR="00932256">
        <w:fldChar w:fldCharType="separate"/>
      </w:r>
      <w:r w:rsidR="00932256" w:rsidRPr="00932256">
        <w:rPr>
          <w:rFonts w:ascii="Calibri" w:cs="Calibri"/>
          <w:vertAlign w:val="superscript"/>
        </w:rPr>
        <w:t>1</w:t>
      </w:r>
      <w:r w:rsidR="00932256">
        <w:fldChar w:fldCharType="end"/>
      </w:r>
      <w:r w:rsidR="008878FC">
        <w:t>.</w:t>
      </w:r>
    </w:p>
    <w:p w14:paraId="7D30C982" w14:textId="77777777" w:rsidR="00C94AF7" w:rsidRDefault="00C94AF7" w:rsidP="00C94AF7"/>
    <w:p w14:paraId="0BC4FFA1" w14:textId="380A461E" w:rsidR="008878FC" w:rsidRPr="008878FC" w:rsidRDefault="008878FC" w:rsidP="00C94AF7">
      <w:pPr>
        <w:rPr>
          <w:b/>
          <w:bCs/>
        </w:rPr>
      </w:pPr>
      <w:r>
        <w:rPr>
          <w:b/>
          <w:bCs/>
        </w:rPr>
        <w:t>Figure 1 Sound Wave Visualization</w:t>
      </w:r>
    </w:p>
    <w:p w14:paraId="53EBA819" w14:textId="04AEADE7" w:rsidR="00677E34" w:rsidRDefault="00F04CE4" w:rsidP="008878FC">
      <w:r>
        <w:rPr>
          <w:noProof/>
        </w:rPr>
        <w:drawing>
          <wp:inline distT="0" distB="0" distL="0" distR="0" wp14:anchorId="68ECA92A" wp14:editId="44FBFE4E">
            <wp:extent cx="2742554" cy="2121876"/>
            <wp:effectExtent l="0" t="0" r="1270" b="0"/>
            <wp:docPr id="15" name="Picture 1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4-07 at 1.59.17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62912" cy="2137626"/>
                    </a:xfrm>
                    <a:prstGeom prst="rect">
                      <a:avLst/>
                    </a:prstGeom>
                  </pic:spPr>
                </pic:pic>
              </a:graphicData>
            </a:graphic>
          </wp:inline>
        </w:drawing>
      </w:r>
    </w:p>
    <w:p w14:paraId="0B217AF3" w14:textId="21F1FDD3" w:rsidR="001E150D" w:rsidRPr="00C95EED" w:rsidRDefault="001E150D" w:rsidP="006A751E">
      <w:pPr>
        <w:widowControl w:val="0"/>
        <w:autoSpaceDE w:val="0"/>
        <w:autoSpaceDN w:val="0"/>
        <w:adjustRightInd w:val="0"/>
        <w:spacing w:line="360" w:lineRule="auto"/>
        <w:rPr>
          <w:rFonts w:ascii="Times New Roman" w:hAnsi="Times New Roman" w:cs="Times New Roman"/>
        </w:rPr>
      </w:pPr>
      <w:r>
        <w:t xml:space="preserve">Sound is a form of energy and depending upon the frequencies and intensities can travel different lengths and through </w:t>
      </w:r>
      <w:r>
        <w:t xml:space="preserve">different things. Lower frequency sounds travel through obstructions and further than those of higher frequencies due </w:t>
      </w:r>
      <w:r w:rsidR="00387234">
        <w:t xml:space="preserve">to </w:t>
      </w:r>
      <w:r>
        <w:t>them being able to penetrate obstructions without colliding</w:t>
      </w:r>
      <w:r w:rsidR="008C599F">
        <w:t xml:space="preserve"> as frequently with said obstruction</w:t>
      </w:r>
      <w:r>
        <w:t>. Higher intensity sounds also travel further than less intense sounds due to the fact that energy</w:t>
      </w:r>
      <w:r w:rsidR="008878FC">
        <w:t xml:space="preserve"> and </w:t>
      </w:r>
      <w:r>
        <w:t>amplitude in sound decrease the f</w:t>
      </w:r>
      <w:r w:rsidR="006313E4">
        <w:t>u</w:t>
      </w:r>
      <w:r>
        <w:t xml:space="preserve">rther from the source you travel, thus by increasing the amount of energy put in to create the sound at the start the longer it will take </w:t>
      </w:r>
      <w:r w:rsidR="00387234">
        <w:t>for the energy to diminish</w:t>
      </w:r>
      <w:r w:rsidR="00932256">
        <w:fldChar w:fldCharType="begin"/>
      </w:r>
      <w:r w:rsidR="00932256">
        <w:instrText xml:space="preserve"> ADDIN ZOTERO_ITEM CSL_CITATION {"citationID":"VeQ0r4Hn","properties":{"formattedCitation":"\\super 1\\nosupersub{}","plainCitation":"1","noteIndex":0},"citationItems":[{"id":3,"uris":["http://zotero.org/users/local/ufqhrsJR/items/PXANJAE2"],"uri":["http://zotero.org/users/local/ufqhrsJR/items/PXANJAE2"],"itemData":{"id":3,"type":"webpage","title":"Sound Waves","URL":"https://www.mediacollege.com/audio/01/sound-waves.html","accessed":{"date-parts":[["2020",4,7]]}}}],"schema":"https://github.com/citation-style-language/schema/raw/master/csl-citation.json"} </w:instrText>
      </w:r>
      <w:r w:rsidR="00932256">
        <w:fldChar w:fldCharType="separate"/>
      </w:r>
      <w:r w:rsidR="00932256" w:rsidRPr="00932256">
        <w:rPr>
          <w:rFonts w:ascii="Calibri" w:cs="Calibri"/>
          <w:vertAlign w:val="superscript"/>
        </w:rPr>
        <w:t>1</w:t>
      </w:r>
      <w:r w:rsidR="00932256">
        <w:fldChar w:fldCharType="end"/>
      </w:r>
      <w:r w:rsidR="00C95EED">
        <w:t xml:space="preserve">. </w:t>
      </w:r>
      <w:r w:rsidR="002C7A76">
        <w:t xml:space="preserve">Understanding the types of sounds, calls, intensities, and frequencies is very important in understanding an </w:t>
      </w:r>
      <w:r w:rsidR="00C95EED">
        <w:t>animal’s</w:t>
      </w:r>
      <w:r w:rsidR="002C7A76">
        <w:t xml:space="preserve"> behavior</w:t>
      </w:r>
      <w:r w:rsidR="00387234">
        <w:t xml:space="preserve"> and purpose of the sounds</w:t>
      </w:r>
      <w:r w:rsidR="002C7A76">
        <w:t xml:space="preserve">. </w:t>
      </w:r>
    </w:p>
    <w:p w14:paraId="388A0ABE" w14:textId="0418659C" w:rsidR="0060035A" w:rsidRDefault="0060035A" w:rsidP="006A751E">
      <w:pPr>
        <w:spacing w:line="360" w:lineRule="auto"/>
        <w:ind w:firstLine="720"/>
      </w:pPr>
      <w:r>
        <w:t>Many of the loudest sound producing organisms are also very large in terms of mass, with many of the loudest sounds coming from some of our l</w:t>
      </w:r>
      <w:r w:rsidR="00503986">
        <w:t>argest</w:t>
      </w:r>
      <w:r>
        <w:t xml:space="preserve"> creatures</w:t>
      </w:r>
      <w:r w:rsidR="00B30236">
        <w:t>.</w:t>
      </w:r>
      <w:r w:rsidR="00010087">
        <w:t xml:space="preserve"> </w:t>
      </w:r>
      <w:r w:rsidR="00B30236">
        <w:t>T</w:t>
      </w:r>
      <w:r>
        <w:t>he blue whale’s estimated range topping out at 188dB, the sperm whale</w:t>
      </w:r>
      <w:r w:rsidR="00CA7D8B">
        <w:t>’s maximum is</w:t>
      </w:r>
      <w:r>
        <w:t xml:space="preserve"> estimated to be 230dB, </w:t>
      </w:r>
      <w:r>
        <w:lastRenderedPageBreak/>
        <w:t>and an elephant</w:t>
      </w:r>
      <w:r w:rsidR="00CA7D8B">
        <w:t>’s maximum is</w:t>
      </w:r>
      <w:r>
        <w:t xml:space="preserve"> estimated to be 117dB. </w:t>
      </w:r>
      <w:r w:rsidR="002C7A76">
        <w:t xml:space="preserve">To </w:t>
      </w:r>
      <w:r w:rsidR="00387234">
        <w:t xml:space="preserve">help </w:t>
      </w:r>
      <w:r w:rsidR="002C7A76">
        <w:t>put that in perspective</w:t>
      </w:r>
      <w:r w:rsidR="00387234">
        <w:t xml:space="preserve"> here are</w:t>
      </w:r>
      <w:r w:rsidR="002C7A76">
        <w:t xml:space="preserve"> a few </w:t>
      </w:r>
      <w:r w:rsidR="00387234">
        <w:t xml:space="preserve">sound intensity </w:t>
      </w:r>
      <w:r>
        <w:t xml:space="preserve">benchmarks </w:t>
      </w:r>
      <w:r w:rsidR="00387234">
        <w:t xml:space="preserve">that are well known, </w:t>
      </w:r>
      <w:r>
        <w:t>a rock concert is around 145dB loud</w:t>
      </w:r>
      <w:r w:rsidR="00387234">
        <w:t>, a lawn mower is around 100dB,</w:t>
      </w:r>
      <w:r>
        <w:t xml:space="preserve"> and a space shuttle launch from the minimum safe distance is 170dB</w:t>
      </w:r>
      <w:r w:rsidR="00932256">
        <w:fldChar w:fldCharType="begin"/>
      </w:r>
      <w:r w:rsidR="00932256">
        <w:instrText xml:space="preserve"> ADDIN ZOTERO_ITEM CSL_CITATION {"citationID":"u6vA55d8","properties":{"formattedCitation":"\\super 2\\nosupersub{}","plainCitation":"2","noteIndex":0},"citationItems":[{"id":1,"uris":["http://zotero.org/users/local/ufqhrsJR/items/TV572WWA"],"uri":["http://zotero.org/users/local/ufqhrsJR/items/TV572WWA"],"itemData":{"id":1,"type":"webpage","abstract":"The pain threshold for humans is 120-130 Decibels. Any sound above 85 dB can cause hearing loss, and the loss is related both to the power of the sound as well as the length of exposure. Here are 10 sounds produced throughout history and how incredibly loud they are. Just remember, human speech is only registered at about 25-35 decibels.","language":"en","note":"source: www.ishn.com","title":"How many of the top 10 loudest noises have you been exposed to?","URL":"https://www.ishn.com/articles/105610-how-many-of-the-top-10-loudest-noises-have-you-been-exposed-to","accessed":{"date-parts":[["2020",4,7]]}}}],"schema":"https://github.com/citation-style-language/schema/raw/master/csl-citation.json"} </w:instrText>
      </w:r>
      <w:r w:rsidR="00932256">
        <w:fldChar w:fldCharType="separate"/>
      </w:r>
      <w:r w:rsidR="00932256" w:rsidRPr="00932256">
        <w:rPr>
          <w:rFonts w:ascii="Calibri" w:cs="Calibri"/>
          <w:vertAlign w:val="superscript"/>
        </w:rPr>
        <w:t>2</w:t>
      </w:r>
      <w:r w:rsidR="00932256">
        <w:fldChar w:fldCharType="end"/>
      </w:r>
      <w:r>
        <w:t xml:space="preserve">. </w:t>
      </w:r>
    </w:p>
    <w:p w14:paraId="15D00320" w14:textId="1805468D" w:rsidR="00A26D7A" w:rsidRDefault="00A26D7A" w:rsidP="006A751E">
      <w:pPr>
        <w:spacing w:line="360" w:lineRule="auto"/>
        <w:ind w:firstLine="720"/>
      </w:pPr>
      <w:r w:rsidRPr="00FD10ED">
        <w:t xml:space="preserve">In this paper I will analyze the intensity of communicatory calls in several </w:t>
      </w:r>
      <w:r w:rsidR="00503986" w:rsidRPr="00FD10ED">
        <w:t>Whale (c</w:t>
      </w:r>
      <w:r w:rsidRPr="00FD10ED">
        <w:t>etacean</w:t>
      </w:r>
      <w:r w:rsidR="00503986" w:rsidRPr="00FD10ED">
        <w:t>)</w:t>
      </w:r>
      <w:r w:rsidRPr="00FD10ED">
        <w:t xml:space="preserve"> families for the purpose </w:t>
      </w:r>
      <w:r w:rsidR="00503986" w:rsidRPr="00FD10ED">
        <w:t xml:space="preserve">of </w:t>
      </w:r>
      <w:r w:rsidRPr="00FD10ED">
        <w:t xml:space="preserve">seeing if a whale’s mass and its </w:t>
      </w:r>
      <w:r w:rsidR="00503986" w:rsidRPr="00FD10ED">
        <w:t>intensity</w:t>
      </w:r>
      <w:r w:rsidRPr="00FD10ED">
        <w:t xml:space="preserve"> of sound</w:t>
      </w:r>
      <w:r w:rsidR="00387234" w:rsidRPr="00FD10ED">
        <w:t>s</w:t>
      </w:r>
      <w:r w:rsidRPr="00FD10ED">
        <w:t xml:space="preserve"> produc</w:t>
      </w:r>
      <w:r w:rsidR="00387234" w:rsidRPr="00FD10ED">
        <w:t>ed</w:t>
      </w:r>
      <w:r w:rsidRPr="00FD10ED">
        <w:t xml:space="preserve"> have a correlation.</w:t>
      </w:r>
      <w:r>
        <w:t xml:space="preserve"> For the purposes of this paper intensity(dB) will be the only </w:t>
      </w:r>
      <w:r w:rsidR="002C7A76">
        <w:t>sound component</w:t>
      </w:r>
      <w:r>
        <w:t xml:space="preserve"> analyzed and I will focus on calls responsible for communication between whales. In whales there are two main types of calls, the communicatory calls</w:t>
      </w:r>
      <w:r w:rsidR="00A40381">
        <w:t xml:space="preserve"> which</w:t>
      </w:r>
      <w:r>
        <w:t xml:space="preserve"> </w:t>
      </w:r>
      <w:r w:rsidR="004E2E46">
        <w:t>include the</w:t>
      </w:r>
      <w:r>
        <w:t xml:space="preserve"> whistles and moans, and then the clicking sounds responsible for navigation. The clicking sounds are generally high frequency and lower intensity while the</w:t>
      </w:r>
      <w:r w:rsidR="002C7A76">
        <w:t xml:space="preserve"> whistles</w:t>
      </w:r>
      <w:r>
        <w:t xml:space="preserve"> are lower frequency and higher intensity</w:t>
      </w:r>
      <w:r w:rsidR="00A53147">
        <w:t>.</w:t>
      </w:r>
      <w:r w:rsidR="00EC490D">
        <w:t xml:space="preserve"> The </w:t>
      </w:r>
      <w:r w:rsidR="000A2C2F">
        <w:t>original</w:t>
      </w:r>
      <w:r w:rsidR="00EC490D">
        <w:t xml:space="preserve"> hypothesis of this paper </w:t>
      </w:r>
      <w:r w:rsidR="000A2C2F">
        <w:t>is</w:t>
      </w:r>
      <w:r w:rsidR="00EC490D">
        <w:t xml:space="preserve"> that a cetacean’s mass and its ability to produce high intensity sounds is positively correlated</w:t>
      </w:r>
      <w:r w:rsidR="000A2C2F">
        <w:t xml:space="preserve"> in both averages and maximums</w:t>
      </w:r>
      <w:r w:rsidR="00EC490D">
        <w:t>.</w:t>
      </w:r>
    </w:p>
    <w:p w14:paraId="1E85682D" w14:textId="77777777" w:rsidR="00E60989" w:rsidRDefault="00E60989"/>
    <w:p w14:paraId="58B5A0EE" w14:textId="77777777" w:rsidR="00A42D7D" w:rsidRDefault="00A42D7D">
      <w:pPr>
        <w:rPr>
          <w:b/>
          <w:bCs/>
          <w:sz w:val="28"/>
          <w:szCs w:val="28"/>
        </w:rPr>
      </w:pPr>
    </w:p>
    <w:p w14:paraId="4ECB5B78" w14:textId="77777777" w:rsidR="00A42D7D" w:rsidRDefault="00A42D7D">
      <w:pPr>
        <w:rPr>
          <w:b/>
          <w:bCs/>
          <w:sz w:val="28"/>
          <w:szCs w:val="28"/>
        </w:rPr>
      </w:pPr>
    </w:p>
    <w:p w14:paraId="6F251FE3" w14:textId="4AEBAFFD" w:rsidR="00340439" w:rsidRDefault="00340439">
      <w:pPr>
        <w:rPr>
          <w:b/>
          <w:bCs/>
          <w:sz w:val="28"/>
          <w:szCs w:val="28"/>
        </w:rPr>
      </w:pPr>
      <w:r w:rsidRPr="00340439">
        <w:rPr>
          <w:b/>
          <w:bCs/>
          <w:sz w:val="28"/>
          <w:szCs w:val="28"/>
        </w:rPr>
        <w:t>Materials and Methods</w:t>
      </w:r>
    </w:p>
    <w:p w14:paraId="1B650875" w14:textId="77777777" w:rsidR="00406A35" w:rsidRDefault="00406A35">
      <w:pPr>
        <w:rPr>
          <w:b/>
          <w:bCs/>
          <w:sz w:val="28"/>
          <w:szCs w:val="28"/>
        </w:rPr>
      </w:pPr>
    </w:p>
    <w:p w14:paraId="39086681" w14:textId="4F689EFA" w:rsidR="00340439" w:rsidRPr="00340439" w:rsidRDefault="00340439" w:rsidP="006A751E">
      <w:pPr>
        <w:spacing w:line="360" w:lineRule="auto"/>
        <w:rPr>
          <w:b/>
          <w:bCs/>
        </w:rPr>
      </w:pPr>
      <w:r>
        <w:rPr>
          <w:b/>
          <w:bCs/>
        </w:rPr>
        <w:t>Data used and Gathering Methods</w:t>
      </w:r>
    </w:p>
    <w:p w14:paraId="5994ACA1" w14:textId="353BA3AB" w:rsidR="00C94AF7" w:rsidRDefault="00340439" w:rsidP="006A751E">
      <w:pPr>
        <w:spacing w:line="360" w:lineRule="auto"/>
      </w:pPr>
      <w:r>
        <w:t xml:space="preserve">The </w:t>
      </w:r>
      <w:r w:rsidR="00FD10ED">
        <w:t>data collection was broken down into two major parts.</w:t>
      </w:r>
      <w:r w:rsidR="002A5A82">
        <w:t xml:space="preserve"> </w:t>
      </w:r>
      <w:r w:rsidR="00FD10ED" w:rsidRPr="00FD10ED">
        <w:t>C</w:t>
      </w:r>
      <w:r w:rsidR="002A5A82" w:rsidRPr="00FD10ED">
        <w:t>etacean sounds were collected and analyzed for intensity in a semi-random form following a set of criteria</w:t>
      </w:r>
      <w:r w:rsidR="00FD10ED" w:rsidRPr="00FD10ED">
        <w:t>.</w:t>
      </w:r>
      <w:r w:rsidR="00EC490D" w:rsidRPr="00FD10ED">
        <w:t xml:space="preserve"> </w:t>
      </w:r>
      <w:r w:rsidR="00FD10ED" w:rsidRPr="00FD10ED">
        <w:t>And the other part being the collection of</w:t>
      </w:r>
      <w:r w:rsidR="00733551" w:rsidRPr="00FD10ED">
        <w:t xml:space="preserve"> k</w:t>
      </w:r>
      <w:r w:rsidR="00A40381" w:rsidRPr="00FD10ED">
        <w:t>nown</w:t>
      </w:r>
      <w:r w:rsidR="002A5A82" w:rsidRPr="00FD10ED">
        <w:t xml:space="preserve"> maximum sound production ranges</w:t>
      </w:r>
      <w:r w:rsidR="00FD10ED" w:rsidRPr="00FD10ED">
        <w:t>, which</w:t>
      </w:r>
      <w:r w:rsidR="002A5A82" w:rsidRPr="00FD10ED">
        <w:t xml:space="preserve"> were collected</w:t>
      </w:r>
      <w:r w:rsidR="00EC490D" w:rsidRPr="00FD10ED">
        <w:t xml:space="preserve"> from </w:t>
      </w:r>
      <w:r w:rsidR="00E60989" w:rsidRPr="00FD10ED">
        <w:t>other articles and research papers</w:t>
      </w:r>
      <w:r w:rsidRPr="003D6BC4">
        <w:t xml:space="preserve">. The major database pulled from </w:t>
      </w:r>
      <w:r w:rsidR="00E60989" w:rsidRPr="003D6BC4">
        <w:t xml:space="preserve">for audio clips </w:t>
      </w:r>
      <w:r w:rsidRPr="00EC490D">
        <w:t>was</w:t>
      </w:r>
      <w:r>
        <w:t xml:space="preserve"> the “Watkins Marine Mammal Sound Database”</w:t>
      </w:r>
      <w:r w:rsidR="00406A35">
        <w:t>, making up 78 of the 96 calls analyzed</w:t>
      </w:r>
      <w:r w:rsidR="00932256">
        <w:fldChar w:fldCharType="begin"/>
      </w:r>
      <w:r w:rsidR="00932256">
        <w:instrText xml:space="preserve"> ADDIN ZOTERO_ITEM CSL_CITATION {"citationID":"vdbx91nR","properties":{"formattedCitation":"\\super 3\\nosupersub{}","plainCitation":"3","noteIndex":0},"citationItems":[{"id":5,"uris":["http://zotero.org/users/local/ufqhrsJR/items/HYEY2DCH"],"uri":["http://zotero.org/users/local/ufqhrsJR/items/HYEY2DCH"],"itemData":{"id":5,"type":"webpage","title":"Watkins Marine Mammal Sound Database","URL":"https://cis.whoi.edu/science/B/whalesounds/index.cfm","accessed":{"date-parts":[["2020",4,7]]}}}],"schema":"https://github.com/citation-style-language/schema/raw/master/csl-citation.json"} </w:instrText>
      </w:r>
      <w:r w:rsidR="00932256">
        <w:fldChar w:fldCharType="separate"/>
      </w:r>
      <w:r w:rsidR="00932256" w:rsidRPr="00932256">
        <w:rPr>
          <w:rFonts w:ascii="Calibri" w:cs="Calibri"/>
          <w:vertAlign w:val="superscript"/>
        </w:rPr>
        <w:t>3</w:t>
      </w:r>
      <w:r w:rsidR="00932256">
        <w:fldChar w:fldCharType="end"/>
      </w:r>
      <w:r>
        <w:t xml:space="preserve">. </w:t>
      </w:r>
      <w:r w:rsidRPr="00FD10ED">
        <w:t>This database has</w:t>
      </w:r>
      <w:r w:rsidR="00EC490D" w:rsidRPr="00FD10ED">
        <w:t xml:space="preserve"> </w:t>
      </w:r>
      <w:r w:rsidRPr="00FD10ED">
        <w:t>call types listed</w:t>
      </w:r>
      <w:r w:rsidR="00EC490D" w:rsidRPr="00FD10ED">
        <w:t>,</w:t>
      </w:r>
      <w:r w:rsidR="00B30236" w:rsidRPr="00FD10ED">
        <w:t xml:space="preserve"> </w:t>
      </w:r>
      <w:r w:rsidR="00EC490D" w:rsidRPr="00FD10ED">
        <w:t>t</w:t>
      </w:r>
      <w:r w:rsidR="00B30236" w:rsidRPr="00FD10ED">
        <w:t xml:space="preserve">he </w:t>
      </w:r>
      <w:r w:rsidR="00406A35" w:rsidRPr="00FD10ED">
        <w:t xml:space="preserve">audio </w:t>
      </w:r>
      <w:r w:rsidR="008C599F" w:rsidRPr="00FD10ED">
        <w:t xml:space="preserve">is </w:t>
      </w:r>
      <w:r w:rsidR="00406A35" w:rsidRPr="00FD10ED">
        <w:t>available for download,</w:t>
      </w:r>
      <w:r w:rsidR="00EC490D" w:rsidRPr="00FD10ED">
        <w:t xml:space="preserve"> has sounds </w:t>
      </w:r>
      <w:r w:rsidRPr="00FD10ED">
        <w:t>organized</w:t>
      </w:r>
      <w:r w:rsidR="00406A35" w:rsidRPr="00FD10ED">
        <w:t xml:space="preserve"> </w:t>
      </w:r>
      <w:r w:rsidRPr="00FD10ED">
        <w:t xml:space="preserve">by species, </w:t>
      </w:r>
      <w:r w:rsidR="00406A35" w:rsidRPr="00FD10ED">
        <w:t>has the</w:t>
      </w:r>
      <w:r w:rsidRPr="00FD10ED">
        <w:t xml:space="preserve"> sound</w:t>
      </w:r>
      <w:r w:rsidR="00C94AF7" w:rsidRPr="00FD10ED">
        <w:t xml:space="preserve"> clips</w:t>
      </w:r>
      <w:r w:rsidRPr="00FD10ED">
        <w:t xml:space="preserve"> cut int</w:t>
      </w:r>
      <w:r w:rsidR="00EC490D" w:rsidRPr="00FD10ED">
        <w:t>o one cal</w:t>
      </w:r>
      <w:r w:rsidRPr="00FD10ED">
        <w:t xml:space="preserve">l, </w:t>
      </w:r>
      <w:r w:rsidR="00387234" w:rsidRPr="00FD10ED">
        <w:t>and has</w:t>
      </w:r>
      <w:r w:rsidRPr="00FD10ED">
        <w:t xml:space="preserve"> ample metadata for each audio clip</w:t>
      </w:r>
      <w:r>
        <w:t>.</w:t>
      </w:r>
      <w:r w:rsidR="00C94AF7">
        <w:t xml:space="preserve"> Other audio analysis was done on </w:t>
      </w:r>
      <w:r w:rsidR="00406A35">
        <w:t xml:space="preserve">species not available on </w:t>
      </w:r>
      <w:r w:rsidR="00C94AF7">
        <w:t>Watkins Database</w:t>
      </w:r>
      <w:r w:rsidR="00406A35">
        <w:t xml:space="preserve">. These </w:t>
      </w:r>
      <w:r w:rsidR="002361F8">
        <w:t xml:space="preserve">sound clips </w:t>
      </w:r>
      <w:r w:rsidR="00C94AF7">
        <w:t xml:space="preserve">were </w:t>
      </w:r>
      <w:r w:rsidR="00406A35">
        <w:t xml:space="preserve">mainly </w:t>
      </w:r>
      <w:r w:rsidR="00C94AF7">
        <w:t>found in other marine sound databases, Wikipedia’s cetacean audio library, and</w:t>
      </w:r>
      <w:r w:rsidR="00406A35">
        <w:t xml:space="preserve"> through</w:t>
      </w:r>
      <w:r w:rsidR="00C94AF7">
        <w:t xml:space="preserve"> YouTube audio clips.</w:t>
      </w:r>
      <w:r>
        <w:t xml:space="preserve"> </w:t>
      </w:r>
    </w:p>
    <w:p w14:paraId="4F67D006" w14:textId="3DC41654" w:rsidR="00340439" w:rsidRDefault="00C94AF7" w:rsidP="006A751E">
      <w:pPr>
        <w:spacing w:line="360" w:lineRule="auto"/>
      </w:pPr>
      <w:r>
        <w:t>Each audio clip chosen for analysis was listened to for clarity first,</w:t>
      </w:r>
      <w:r w:rsidR="00AB226E">
        <w:t xml:space="preserve"> then for call type, and then</w:t>
      </w:r>
      <w:r>
        <w:t xml:space="preserve"> narrowed for length</w:t>
      </w:r>
      <w:r w:rsidR="00AB226E">
        <w:t>. T</w:t>
      </w:r>
      <w:r w:rsidR="008C599F">
        <w:t>he clips</w:t>
      </w:r>
      <w:r w:rsidR="00406A35">
        <w:t xml:space="preserve"> </w:t>
      </w:r>
      <w:r w:rsidR="00AB226E">
        <w:t>analyzed</w:t>
      </w:r>
      <w:r w:rsidR="00406A35">
        <w:t xml:space="preserve"> </w:t>
      </w:r>
      <w:r>
        <w:t>rang</w:t>
      </w:r>
      <w:r w:rsidR="00406A35">
        <w:t>e</w:t>
      </w:r>
      <w:r w:rsidR="005250D9">
        <w:t>d</w:t>
      </w:r>
      <w:r>
        <w:t xml:space="preserve"> from less than a second in length to over eighteen seconds. Whistles were the main call type chosen</w:t>
      </w:r>
      <w:r w:rsidR="00406A35">
        <w:t xml:space="preserve"> for analysis </w:t>
      </w:r>
      <w:r w:rsidR="00406A35">
        <w:lastRenderedPageBreak/>
        <w:t>as they are generally the most intense communicatory call</w:t>
      </w:r>
      <w:r w:rsidR="006D764D">
        <w:t xml:space="preserve">. Eight audio clips maximum </w:t>
      </w:r>
      <w:r w:rsidR="002361F8">
        <w:t xml:space="preserve">per </w:t>
      </w:r>
      <w:r w:rsidR="006D764D">
        <w:t xml:space="preserve">species was </w:t>
      </w:r>
      <w:r w:rsidR="00406A35">
        <w:t>set</w:t>
      </w:r>
      <w:r w:rsidR="006D764D">
        <w:t xml:space="preserve"> to give enough room for an accurate average but not so many that it would limit time spent on analysis and gathering </w:t>
      </w:r>
      <w:r w:rsidR="005250D9">
        <w:t>data on other species</w:t>
      </w:r>
      <w:r w:rsidR="006D764D">
        <w:t>.</w:t>
      </w:r>
      <w:r w:rsidR="00EC490D">
        <w:t xml:space="preserve"> Data on sixteen cetacean species was gathered under this method and ninety-six calls were analyzed</w:t>
      </w:r>
      <w:r w:rsidR="00CA7D8B">
        <w:t xml:space="preserve"> in total</w:t>
      </w:r>
      <w:r w:rsidR="00EC490D">
        <w:t>.</w:t>
      </w:r>
      <w:r w:rsidR="00C34964">
        <w:t xml:space="preserve"> For the </w:t>
      </w:r>
      <w:r w:rsidR="00CA7D8B">
        <w:t>known</w:t>
      </w:r>
      <w:r w:rsidR="00C34964">
        <w:t xml:space="preserve"> sound production maximum</w:t>
      </w:r>
      <w:r w:rsidR="00F334DF">
        <w:t>s</w:t>
      </w:r>
      <w:r w:rsidR="00C34964">
        <w:t>, they were gathered mainly</w:t>
      </w:r>
      <w:r w:rsidR="004152A0">
        <w:t xml:space="preserve"> through other research articles as posted in the data and cited below </w:t>
      </w:r>
      <w:r w:rsidR="00406A35">
        <w:t>Figure</w:t>
      </w:r>
      <w:r w:rsidR="004152A0">
        <w:t xml:space="preserve"> </w:t>
      </w:r>
      <w:r w:rsidR="00406A35">
        <w:t>2</w:t>
      </w:r>
      <w:r w:rsidR="00B30236">
        <w:t>. I</w:t>
      </w:r>
      <w:r w:rsidR="004152A0">
        <w:t xml:space="preserve">f a maximum could not be </w:t>
      </w:r>
      <w:r w:rsidR="00AA39E8">
        <w:t>found</w:t>
      </w:r>
      <w:r w:rsidR="004152A0">
        <w:t xml:space="preserve"> then th</w:t>
      </w:r>
      <w:r w:rsidR="00F334DF">
        <w:t xml:space="preserve">e species was left out of the known </w:t>
      </w:r>
      <w:proofErr w:type="gramStart"/>
      <w:r w:rsidR="00F334DF">
        <w:t>maximums</w:t>
      </w:r>
      <w:proofErr w:type="gramEnd"/>
      <w:r w:rsidR="00F334DF">
        <w:t xml:space="preserve"> correlation test</w:t>
      </w:r>
      <w:r w:rsidR="00C56BE5">
        <w:t>, only nine were included</w:t>
      </w:r>
      <w:r w:rsidR="00CA7D8B">
        <w:t xml:space="preserve"> total in this correlation</w:t>
      </w:r>
      <w:r w:rsidR="004152A0">
        <w:t>.</w:t>
      </w:r>
    </w:p>
    <w:p w14:paraId="011BCCE0" w14:textId="228F5829" w:rsidR="00C34964" w:rsidRDefault="00C34964" w:rsidP="006A751E">
      <w:pPr>
        <w:spacing w:line="360" w:lineRule="auto"/>
      </w:pPr>
    </w:p>
    <w:p w14:paraId="7035EBDE" w14:textId="316BC70D" w:rsidR="00C34964" w:rsidRDefault="00C34964" w:rsidP="006A751E">
      <w:pPr>
        <w:spacing w:line="360" w:lineRule="auto"/>
        <w:rPr>
          <w:b/>
          <w:bCs/>
        </w:rPr>
      </w:pPr>
      <w:r>
        <w:rPr>
          <w:b/>
          <w:bCs/>
        </w:rPr>
        <w:t>Analyses of Data</w:t>
      </w:r>
    </w:p>
    <w:p w14:paraId="0EC013F8" w14:textId="23EDD2AE" w:rsidR="00C34964" w:rsidRDefault="00C34964" w:rsidP="00A42D7D">
      <w:pPr>
        <w:spacing w:line="360" w:lineRule="auto"/>
        <w:ind w:firstLine="720"/>
      </w:pPr>
      <w:r>
        <w:t xml:space="preserve">The sounds chosen randomly were </w:t>
      </w:r>
      <w:r w:rsidR="006D764D">
        <w:t>analyzed using a computer app called Decibel X</w:t>
      </w:r>
      <w:r w:rsidR="007A53D9">
        <w:t xml:space="preserve"> and </w:t>
      </w:r>
      <w:r w:rsidR="00406A35">
        <w:t xml:space="preserve">by using </w:t>
      </w:r>
      <w:proofErr w:type="spellStart"/>
      <w:r w:rsidR="007A53D9">
        <w:t>youlean’s</w:t>
      </w:r>
      <w:proofErr w:type="spellEnd"/>
      <w:r w:rsidR="007A53D9">
        <w:t xml:space="preserve"> online analysis tools</w:t>
      </w:r>
      <w:r w:rsidR="00932256">
        <w:fldChar w:fldCharType="begin"/>
      </w:r>
      <w:r w:rsidR="00932256">
        <w:instrText xml:space="preserve"> ADDIN ZOTERO_ITEM CSL_CITATION {"citationID":"jejnBNCZ","properties":{"formattedCitation":"\\super 4,5\\nosupersub{}","plainCitation":"4,5","noteIndex":0},"citationItems":[{"id":33,"uris":["http://zotero.org/users/local/ufqhrsJR/items/A4BFID6Q"],"uri":["http://zotero.org/users/local/ufqhrsJR/items/A4BFID6Q"],"itemData":{"id":33,"type":"webpage","title":"Decibel X: Pro dBA Noise Meter","URL":"https://skypaw.com/decibel10.html","accessed":{"date-parts":[["2020",4,10]]}}},{"id":35,"uris":["http://zotero.org/users/local/ufqhrsJR/items/GQS9GETN"],"uri":["http://zotero.org/users/local/ufqhrsJR/items/GQS9GETN"],"itemData":{"id":35,"type":"post-weblog","abstract":"Measure sound loudness levels by using a microphone on your phone, laptop or desktop computer. Measure a true perceived loudness or use old SLP algorithm. Get exact ITU loudness measurements from audio files.","container-title":"Youlean","language":"en-US","note":"source: youlean.co","title":"Free Online Loudness and Sound Meter by Youlean","URL":"https://youlean.co/online-loudness-meter/","accessed":{"date-parts":[["2020",4,10]]}}}],"schema":"https://github.com/citation-style-language/schema/raw/master/csl-citation.json"} </w:instrText>
      </w:r>
      <w:r w:rsidR="00932256">
        <w:fldChar w:fldCharType="separate"/>
      </w:r>
      <w:r w:rsidR="00932256" w:rsidRPr="00932256">
        <w:rPr>
          <w:rFonts w:ascii="Calibri" w:cs="Calibri"/>
          <w:vertAlign w:val="superscript"/>
        </w:rPr>
        <w:t>4,5</w:t>
      </w:r>
      <w:r w:rsidR="00932256">
        <w:fldChar w:fldCharType="end"/>
      </w:r>
      <w:r w:rsidR="006D764D">
        <w:t xml:space="preserve">. </w:t>
      </w:r>
      <w:r w:rsidR="007A53D9">
        <w:t>Through the analysis in these apps</w:t>
      </w:r>
      <w:r w:rsidR="006D764D">
        <w:t xml:space="preserve"> the average decibel of a given audio clip and the maximum decibel reached throughout the clip</w:t>
      </w:r>
      <w:r w:rsidR="007A53D9">
        <w:t xml:space="preserve"> w</w:t>
      </w:r>
      <w:r w:rsidR="00406A35">
        <w:t>as</w:t>
      </w:r>
      <w:r w:rsidR="007A53D9">
        <w:t xml:space="preserve"> recorded</w:t>
      </w:r>
      <w:r w:rsidR="006D764D">
        <w:t>.</w:t>
      </w:r>
      <w:r w:rsidR="007A53D9">
        <w:t xml:space="preserve"> The maximums of each call for a species were averaged and the average of each clip </w:t>
      </w:r>
      <w:r w:rsidR="007A53D9">
        <w:t xml:space="preserve">was also averaged for each species. </w:t>
      </w:r>
      <w:r w:rsidR="005250D9">
        <w:t>All three of t</w:t>
      </w:r>
      <w:r w:rsidR="006D764D">
        <w:t xml:space="preserve">hese averages were graphed against the average </w:t>
      </w:r>
      <w:r w:rsidR="00C3302B">
        <w:t>masses of</w:t>
      </w:r>
      <w:r w:rsidR="00B30236">
        <w:t xml:space="preserve"> each species.  </w:t>
      </w:r>
      <w:r w:rsidR="005A7458">
        <w:t>P</w:t>
      </w:r>
      <w:r w:rsidR="00C3302B">
        <w:t>earson correlation test</w:t>
      </w:r>
      <w:r w:rsidR="00B30236">
        <w:t>s</w:t>
      </w:r>
      <w:r w:rsidR="00C3302B">
        <w:t xml:space="preserve"> w</w:t>
      </w:r>
      <w:r w:rsidR="00B30236">
        <w:t xml:space="preserve">ere </w:t>
      </w:r>
      <w:r w:rsidR="00C3302B">
        <w:t xml:space="preserve">then conducted </w:t>
      </w:r>
      <w:r w:rsidR="00A938AF">
        <w:t>on these averages against the averaged mass</w:t>
      </w:r>
      <w:r w:rsidR="00F334DF">
        <w:t>es</w:t>
      </w:r>
      <w:r w:rsidR="005A7458">
        <w:t xml:space="preserve"> and</w:t>
      </w:r>
      <w:r w:rsidR="00406A35">
        <w:t xml:space="preserve"> another test was done on</w:t>
      </w:r>
      <w:r w:rsidR="005A7458">
        <w:t xml:space="preserve"> the </w:t>
      </w:r>
      <w:r w:rsidR="005250D9">
        <w:t>known</w:t>
      </w:r>
      <w:r w:rsidR="005A7458">
        <w:t xml:space="preserve"> maximum against the average </w:t>
      </w:r>
      <w:r w:rsidR="00AA39E8">
        <w:t>mass</w:t>
      </w:r>
      <w:r w:rsidR="005250D9">
        <w:t>es</w:t>
      </w:r>
      <w:r w:rsidR="00134533">
        <w:t>, both at the 95% confidence interval</w:t>
      </w:r>
      <w:r w:rsidR="005A7458">
        <w:t>.</w:t>
      </w:r>
      <w:r w:rsidR="00DE52CB">
        <w:t xml:space="preserve"> </w:t>
      </w:r>
      <w:r w:rsidR="00D27F6A">
        <w:t>All species average adult masses were gathered from ecological archives</w:t>
      </w:r>
      <w:r w:rsidR="00932256">
        <w:fldChar w:fldCharType="begin"/>
      </w:r>
      <w:r w:rsidR="00932256">
        <w:instrText xml:space="preserve"> ADDIN ZOTERO_ITEM CSL_CITATION {"citationID":"Iztyo820","properties":{"formattedCitation":"\\super 6\\nosupersub{}","plainCitation":"6","noteIndex":0},"citationItems":[{"id":41,"uris":["http://zotero.org/users/local/ufqhrsJR/items/VDSLVNXQ"],"uri":["http://zotero.org/users/local/ufqhrsJR/items/VDSLVNXQ"],"itemData":{"id":41,"type":"webpage","title":"Ecological Archives E088-096","URL":"http://esapubs.org/archive/ecol/E088/096/","accessed":{"date-parts":[["2020",4,10]]}}}],"schema":"https://github.com/citation-style-language/schema/raw/master/csl-citation.json"} </w:instrText>
      </w:r>
      <w:r w:rsidR="00932256">
        <w:fldChar w:fldCharType="separate"/>
      </w:r>
      <w:r w:rsidR="00932256" w:rsidRPr="00932256">
        <w:rPr>
          <w:rFonts w:ascii="Calibri" w:cs="Calibri"/>
          <w:vertAlign w:val="superscript"/>
        </w:rPr>
        <w:t>6</w:t>
      </w:r>
      <w:r w:rsidR="00932256">
        <w:fldChar w:fldCharType="end"/>
      </w:r>
      <w:r w:rsidR="00C56BE5">
        <w:t xml:space="preserve"> and a</w:t>
      </w:r>
      <w:r w:rsidR="00DE52CB">
        <w:t>ll statistical test</w:t>
      </w:r>
      <w:r w:rsidR="00C30A30">
        <w:t>s</w:t>
      </w:r>
      <w:r w:rsidR="00DE52CB">
        <w:t xml:space="preserve"> and</w:t>
      </w:r>
      <w:r w:rsidR="00C30A30">
        <w:t xml:space="preserve"> graph</w:t>
      </w:r>
      <w:r w:rsidR="00C56BE5">
        <w:t>s</w:t>
      </w:r>
      <w:r w:rsidR="00C30A30">
        <w:t xml:space="preserve"> </w:t>
      </w:r>
      <w:r w:rsidR="00C56BE5">
        <w:t xml:space="preserve">were done in </w:t>
      </w:r>
      <w:r w:rsidR="00DE52CB">
        <w:t>R-coding</w:t>
      </w:r>
      <w:r w:rsidR="00932256">
        <w:fldChar w:fldCharType="begin"/>
      </w:r>
      <w:r w:rsidR="00932256">
        <w:instrText xml:space="preserve"> ADDIN ZOTERO_ITEM CSL_CITATION {"citationID":"iKQhegK7","properties":{"formattedCitation":"\\super 7\\nosupersub{}","plainCitation":"7","noteIndex":0},"citationItems":[{"id":61,"uris":["http://zotero.org/users/local/ufqhrsJR/items/RP7PPHXJ"],"uri":["http://zotero.org/users/local/ufqhrsJR/items/RP7PPHXJ"],"itemData":{"id":61,"type":"webpage","title":"R: The R Project for Statistical Computing","URL":"https://www.r-project.org/","accessed":{"date-parts":[["2020",4,30]]}}}],"schema":"https://github.com/citation-style-language/schema/raw/master/csl-citation.json"} </w:instrText>
      </w:r>
      <w:r w:rsidR="00932256">
        <w:fldChar w:fldCharType="separate"/>
      </w:r>
      <w:r w:rsidR="00932256" w:rsidRPr="00932256">
        <w:rPr>
          <w:rFonts w:ascii="Calibri" w:cs="Calibri"/>
          <w:vertAlign w:val="superscript"/>
        </w:rPr>
        <w:t>7</w:t>
      </w:r>
      <w:r w:rsidR="00932256">
        <w:fldChar w:fldCharType="end"/>
      </w:r>
      <w:r w:rsidR="00DE52CB">
        <w:t>.</w:t>
      </w:r>
    </w:p>
    <w:p w14:paraId="0F240AD4" w14:textId="083B2BA8" w:rsidR="00B75AA2" w:rsidRDefault="00B75AA2" w:rsidP="006A751E">
      <w:pPr>
        <w:spacing w:line="360" w:lineRule="auto"/>
        <w:rPr>
          <w:b/>
          <w:bCs/>
          <w:sz w:val="28"/>
          <w:szCs w:val="28"/>
        </w:rPr>
      </w:pPr>
      <w:r>
        <w:rPr>
          <w:b/>
          <w:bCs/>
          <w:sz w:val="28"/>
          <w:szCs w:val="28"/>
        </w:rPr>
        <w:t>Results</w:t>
      </w:r>
    </w:p>
    <w:p w14:paraId="75F311BD" w14:textId="77777777" w:rsidR="00DC1955" w:rsidRDefault="00DC51BC" w:rsidP="00DC1955">
      <w:pPr>
        <w:spacing w:line="360" w:lineRule="auto"/>
        <w:sectPr w:rsidR="00DC1955" w:rsidSect="00AA39E8">
          <w:type w:val="continuous"/>
          <w:pgSz w:w="12240" w:h="15840"/>
          <w:pgMar w:top="1440" w:right="1440" w:bottom="1440" w:left="1440" w:header="720" w:footer="720" w:gutter="0"/>
          <w:cols w:num="2" w:space="720"/>
          <w:docGrid w:linePitch="360"/>
        </w:sectPr>
      </w:pPr>
      <w:r>
        <w:t xml:space="preserve">The </w:t>
      </w:r>
      <w:r w:rsidR="00CA7D8B">
        <w:t>P</w:t>
      </w:r>
      <w:r>
        <w:t xml:space="preserve">earson product moment correlation between the average dB of </w:t>
      </w:r>
      <w:r w:rsidR="00503986">
        <w:t>each</w:t>
      </w:r>
      <w:r>
        <w:t xml:space="preserve"> recording and </w:t>
      </w:r>
      <w:r w:rsidR="00134533">
        <w:t>mass</w:t>
      </w:r>
      <w:r>
        <w:t xml:space="preserve"> was 0.157. The Pearson correlation between the </w:t>
      </w:r>
      <w:r w:rsidR="00CA7D8B">
        <w:t>a</w:t>
      </w:r>
      <w:r>
        <w:t xml:space="preserve">verage of the </w:t>
      </w:r>
      <w:r w:rsidR="00CA7D8B">
        <w:t>a</w:t>
      </w:r>
      <w:r>
        <w:t>verage</w:t>
      </w:r>
      <w:r w:rsidR="00134533">
        <w:t xml:space="preserve"> dB per species and the </w:t>
      </w:r>
      <w:r w:rsidR="00CA7D8B">
        <w:t>a</w:t>
      </w:r>
      <w:r w:rsidR="00134533">
        <w:t xml:space="preserve">verage </w:t>
      </w:r>
      <w:r w:rsidR="00CA7D8B">
        <w:t>m</w:t>
      </w:r>
      <w:r w:rsidR="00134533">
        <w:t>ass</w:t>
      </w:r>
      <w:r w:rsidR="00CA7D8B">
        <w:t xml:space="preserve"> </w:t>
      </w:r>
      <w:r w:rsidR="00134533">
        <w:t xml:space="preserve">was 0.223. The </w:t>
      </w:r>
      <w:r w:rsidR="00CA7D8B">
        <w:t>P</w:t>
      </w:r>
      <w:r w:rsidR="00134533">
        <w:t xml:space="preserve">earson </w:t>
      </w:r>
      <w:r w:rsidR="00CA7D8B">
        <w:t>c</w:t>
      </w:r>
      <w:r w:rsidR="00134533">
        <w:t xml:space="preserve">orrelation between the </w:t>
      </w:r>
      <w:r w:rsidR="00CA7D8B">
        <w:t>a</w:t>
      </w:r>
      <w:r w:rsidR="00134533">
        <w:t xml:space="preserve">verage </w:t>
      </w:r>
      <w:r w:rsidR="00CA7D8B">
        <w:t>m</w:t>
      </w:r>
      <w:r w:rsidR="00134533">
        <w:t xml:space="preserve">aximums and </w:t>
      </w:r>
      <w:r w:rsidR="00CA7D8B">
        <w:t>a</w:t>
      </w:r>
      <w:r w:rsidR="00DE52CB">
        <w:t xml:space="preserve">verage </w:t>
      </w:r>
      <w:r w:rsidR="00CA7D8B">
        <w:t>m</w:t>
      </w:r>
      <w:r w:rsidR="00134533">
        <w:t>ass</w:t>
      </w:r>
      <w:r w:rsidR="000A2C2F">
        <w:t>es</w:t>
      </w:r>
      <w:r w:rsidR="00134533">
        <w:t xml:space="preserve"> was 0.227. Lastly, the Pearson </w:t>
      </w:r>
      <w:r w:rsidR="00CA7D8B">
        <w:t>c</w:t>
      </w:r>
      <w:r w:rsidR="00134533">
        <w:t xml:space="preserve">orrelation between </w:t>
      </w:r>
      <w:r w:rsidR="000A46BD">
        <w:t>known</w:t>
      </w:r>
      <w:r w:rsidR="00134533">
        <w:t xml:space="preserve"> maximums and mass was 0.</w:t>
      </w:r>
      <w:r w:rsidR="000A46BD">
        <w:t>425</w:t>
      </w:r>
      <w:r w:rsidR="00134533">
        <w:t>.</w:t>
      </w:r>
      <w:r w:rsidR="00E60989">
        <w:t xml:space="preserve"> In Figure 2D the Sperm Whale and Sei whale was added to the data set as their known maximums were</w:t>
      </w:r>
      <w:r w:rsidR="00DE52CB">
        <w:t xml:space="preserve"> </w:t>
      </w:r>
      <w:r w:rsidR="00DC1955">
        <w:t>available but sound clips with proper analysis was not possible</w:t>
      </w:r>
      <w:r w:rsidR="00DC1955">
        <w:fldChar w:fldCharType="begin"/>
      </w:r>
      <w:r w:rsidR="00DC1955">
        <w:instrText xml:space="preserve"> ADDIN ZOTERO_ITEM CSL_CITATION {"citationID":"uzaxm0Dq","properties":{"formattedCitation":"\\super 13,14\\nosupersub{}","plainCitation":"13,14","noteIndex":0},"citationItems":[{"id":27,"uris":["http://zotero.org/users/local/ufqhrsJR/items/BVHHWTNX"],"uri":["http://zotero.org/users/local/ufqhrsJR/items/BVHHWTNX"],"itemData":{"id":27,"type":"post-weblog","abstract":"See Whale Sounds (Balaenoptera borealis)\n \n\n     \nDescription\n A sei whale at the surface. Note the animal’s long body- due to their body length, researchers usually only capture a picture of a sei whale’s back (with dorsal fin), or its head, rarely both together. Image courtesy of the","container-title":"Discovery of Sound in the Sea","language":"en-US","note":"source: dosits.org","title":"Sei Whale","URL":"https://dosits.org/galleries/audio-gallery/marine-mammals/baleen-whales/sei-whale/","author":[{"family":"Knowlton","given":"Chris"}],"accessed":{"date-parts":[["2020",4,8]]},"issued":{"date-parts":[["2017",7,31]]}}},{"id":23,"uris":["http://zotero.org/users/local/ufqhrsJR/items/6XITTWIB"],"uri":["http://zotero.org/users/local/ufqhrsJR/items/6XITTWIB"],"itemData":{"id":23,"type":"webpage","abstract":"Sperm whales are so loud that their clicks are capable of killing a human within their vicinity, says one science and adventure journalist. James Nestor, an avid ocean-goer and author, claimed in a recent presentation that a fellow diver was swimming alongside a pod of sperm whales when one approached him out of curiosity. He put … More","container-title":"Roaring Earth","language":"en-US","note":"source: roaring.earth\nsection: Article - Shortform","title":"Sperm Whales Are So Loud They Could Potentially \"Vibrate\" You to Death","URL":"https://roaring.earth/sperm-whales-can-vibrate-humans-to-death/","accessed":{"date-parts":[["2020",4,8]]},"issued":{"date-parts":[["2018",12,7]]}}}],"schema":"https://github.com/citation-style-language/schema/raw/master/csl-citation.json"} </w:instrText>
      </w:r>
      <w:r w:rsidR="00DC1955">
        <w:fldChar w:fldCharType="separate"/>
      </w:r>
      <w:r w:rsidR="00DC1955" w:rsidRPr="00932256">
        <w:rPr>
          <w:rFonts w:ascii="Calibri" w:cs="Calibri"/>
          <w:vertAlign w:val="superscript"/>
        </w:rPr>
        <w:t>13,14</w:t>
      </w:r>
      <w:r w:rsidR="00DC1955">
        <w:fldChar w:fldCharType="end"/>
      </w:r>
      <w:r w:rsidR="00DC1955">
        <w:t>.</w:t>
      </w:r>
    </w:p>
    <w:p w14:paraId="276F5F04" w14:textId="08FC7154" w:rsidR="00B75AA2" w:rsidRDefault="00B75AA2" w:rsidP="00C30A30">
      <w:pPr>
        <w:spacing w:line="360" w:lineRule="auto"/>
        <w:ind w:firstLine="720"/>
      </w:pPr>
    </w:p>
    <w:p w14:paraId="0DA8446D" w14:textId="77777777" w:rsidR="00C30A30" w:rsidRDefault="00C30A30" w:rsidP="006A751E">
      <w:pPr>
        <w:spacing w:line="360" w:lineRule="auto"/>
        <w:rPr>
          <w:b/>
          <w:bCs/>
        </w:rPr>
      </w:pPr>
    </w:p>
    <w:p w14:paraId="48DFB0E4" w14:textId="5F77B003" w:rsidR="00932256" w:rsidRDefault="00932256" w:rsidP="006A751E">
      <w:pPr>
        <w:spacing w:line="360" w:lineRule="auto"/>
        <w:rPr>
          <w:b/>
          <w:bCs/>
        </w:rPr>
        <w:sectPr w:rsidR="00932256" w:rsidSect="00C30A30">
          <w:type w:val="continuous"/>
          <w:pgSz w:w="12240" w:h="15840"/>
          <w:pgMar w:top="1440" w:right="1440" w:bottom="1440" w:left="1440" w:header="720" w:footer="720" w:gutter="0"/>
          <w:cols w:num="2" w:space="720"/>
          <w:docGrid w:linePitch="360"/>
        </w:sectPr>
      </w:pPr>
    </w:p>
    <w:p w14:paraId="2286943E" w14:textId="77777777" w:rsidR="00C30A30" w:rsidRDefault="00C30A30" w:rsidP="006A751E">
      <w:pPr>
        <w:spacing w:line="360" w:lineRule="auto"/>
        <w:rPr>
          <w:b/>
          <w:bCs/>
        </w:rPr>
        <w:sectPr w:rsidR="00C30A30" w:rsidSect="00C30A30">
          <w:type w:val="continuous"/>
          <w:pgSz w:w="12240" w:h="15840"/>
          <w:pgMar w:top="1440" w:right="1440" w:bottom="1440" w:left="1440" w:header="720" w:footer="720" w:gutter="0"/>
          <w:cols w:space="720"/>
          <w:docGrid w:linePitch="360"/>
        </w:sectPr>
      </w:pPr>
      <w:r>
        <w:rPr>
          <w:b/>
          <w:bCs/>
          <w:noProof/>
        </w:rPr>
        <w:lastRenderedPageBreak/>
        <w:drawing>
          <wp:inline distT="0" distB="0" distL="0" distR="0" wp14:anchorId="088399A9" wp14:editId="0F1C6AC0">
            <wp:extent cx="6130290" cy="59732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xed graphs.pdf"/>
                    <pic:cNvPicPr/>
                  </pic:nvPicPr>
                  <pic:blipFill>
                    <a:blip r:embed="rId8">
                      <a:extLst>
                        <a:ext uri="{28A0092B-C50C-407E-A947-70E740481C1C}">
                          <a14:useLocalDpi xmlns:a14="http://schemas.microsoft.com/office/drawing/2010/main" val="0"/>
                        </a:ext>
                      </a:extLst>
                    </a:blip>
                    <a:stretch>
                      <a:fillRect/>
                    </a:stretch>
                  </pic:blipFill>
                  <pic:spPr>
                    <a:xfrm>
                      <a:off x="0" y="0"/>
                      <a:ext cx="6266775" cy="6106278"/>
                    </a:xfrm>
                    <a:prstGeom prst="rect">
                      <a:avLst/>
                    </a:prstGeom>
                  </pic:spPr>
                </pic:pic>
              </a:graphicData>
            </a:graphic>
          </wp:inline>
        </w:drawing>
      </w:r>
    </w:p>
    <w:p w14:paraId="7D59BBA8" w14:textId="4891F591" w:rsidR="00B75AA2" w:rsidRDefault="00B75AA2" w:rsidP="006A751E">
      <w:pPr>
        <w:spacing w:line="360" w:lineRule="auto"/>
        <w:rPr>
          <w:b/>
          <w:bCs/>
        </w:rPr>
      </w:pPr>
    </w:p>
    <w:p w14:paraId="1CB15D60" w14:textId="77777777" w:rsidR="00C30A30" w:rsidRDefault="00C30A30" w:rsidP="006A751E">
      <w:pPr>
        <w:spacing w:line="360" w:lineRule="auto"/>
        <w:rPr>
          <w:sz w:val="18"/>
          <w:szCs w:val="18"/>
        </w:rPr>
        <w:sectPr w:rsidR="00C30A30" w:rsidSect="00C30A30">
          <w:type w:val="continuous"/>
          <w:pgSz w:w="12240" w:h="15840"/>
          <w:pgMar w:top="1440" w:right="1440" w:bottom="1440" w:left="1440" w:header="720" w:footer="720" w:gutter="0"/>
          <w:cols w:num="2" w:space="720"/>
          <w:docGrid w:linePitch="360"/>
        </w:sectPr>
      </w:pPr>
    </w:p>
    <w:p w14:paraId="7E63B935" w14:textId="587FEACF" w:rsidR="001921E8" w:rsidRPr="000A2C2F" w:rsidRDefault="00FB7DBC" w:rsidP="006A751E">
      <w:pPr>
        <w:spacing w:line="360" w:lineRule="auto"/>
        <w:rPr>
          <w:sz w:val="22"/>
          <w:szCs w:val="22"/>
        </w:rPr>
      </w:pPr>
      <w:r w:rsidRPr="000A2C2F">
        <w:rPr>
          <w:sz w:val="22"/>
          <w:szCs w:val="22"/>
        </w:rPr>
        <w:t>Figure 2</w:t>
      </w:r>
      <w:r w:rsidR="00B27E94" w:rsidRPr="000A2C2F">
        <w:rPr>
          <w:sz w:val="22"/>
          <w:szCs w:val="22"/>
        </w:rPr>
        <w:t xml:space="preserve">A </w:t>
      </w:r>
      <w:r w:rsidRPr="000A2C2F">
        <w:rPr>
          <w:sz w:val="22"/>
          <w:szCs w:val="22"/>
        </w:rPr>
        <w:t xml:space="preserve">shows the results from the sound analysis with the average intensity in </w:t>
      </w:r>
      <w:r w:rsidR="00B27E94" w:rsidRPr="000A2C2F">
        <w:rPr>
          <w:sz w:val="22"/>
          <w:szCs w:val="22"/>
        </w:rPr>
        <w:t>decibels</w:t>
      </w:r>
      <w:r w:rsidRPr="000A2C2F">
        <w:rPr>
          <w:sz w:val="22"/>
          <w:szCs w:val="22"/>
        </w:rPr>
        <w:t xml:space="preserve"> </w:t>
      </w:r>
      <w:r w:rsidR="00B27E94" w:rsidRPr="000A2C2F">
        <w:rPr>
          <w:sz w:val="22"/>
          <w:szCs w:val="22"/>
        </w:rPr>
        <w:t xml:space="preserve">for every sound analyzed against the average masses of each species. Figure 2B shows the average of the average sounds for each species graphed against the average mass of the species. Figure 2C shows the Average of the Maximum sounds analyzed for each species graphed against their average masses. Lastly Figure 2D is the </w:t>
      </w:r>
      <w:r w:rsidR="001F3682" w:rsidRPr="000A2C2F">
        <w:rPr>
          <w:sz w:val="22"/>
          <w:szCs w:val="22"/>
        </w:rPr>
        <w:t>Estimated Maximum Intensity Sounds possible to be produced against their Average Masses</w:t>
      </w:r>
      <w:r w:rsidR="00932256" w:rsidRPr="000A2C2F">
        <w:rPr>
          <w:sz w:val="22"/>
          <w:szCs w:val="22"/>
        </w:rPr>
        <w:fldChar w:fldCharType="begin"/>
      </w:r>
      <w:r w:rsidR="00932256" w:rsidRPr="000A2C2F">
        <w:rPr>
          <w:sz w:val="22"/>
          <w:szCs w:val="22"/>
        </w:rPr>
        <w:instrText xml:space="preserve"> ADDIN ZOTERO_ITEM CSL_CITATION {"citationID":"mEV9JQUl","properties":{"formattedCitation":"\\super 8\\uc0\\u8211{}14\\nosupersub{}","plainCitation":"8–14","noteIndex":0},"citationItems":[{"id":16,"uris":["http://zotero.org/users/local/ufqhrsJR/items/9J8LBHGN"],"uri":["http://zotero.org/users/local/ufqhrsJR/items/9J8LBHGN"],"itemData":{"id":16,"type":"post-weblog","abstract":"Fin Whale Sounds (Balaenoptera physalus)\n     \nDescription\n Fin whale in Sea of Cortez, Mexico. ©Tom Kieckhefer \n\nFin whales are dark gray with a distinctive pale chevron on their back and a white lower right jaw and dark lower left jaw. They grow to 24 meters (80","container-title":"Discovery of Sound in the Sea","language":"en-US","note":"source: dosits.org","title":"Fin Whale","URL":"https://dosits.org/galleries/audio-gallery/marine-mammals/baleen-whales/fin-whale/","author":[{"family":"Knowlton","given":"Chris"}],"accessed":{"date-parts":[["2020",4,7]]},"issued":{"date-parts":[["2017",7,30]]}}},{"id":18,"uris":["http://zotero.org/users/local/ufqhrsJR/items/NJZ2URC9"],"uri":["http://zotero.org/users/local/ufqhrsJR/items/NJZ2URC9"],"itemData":{"id":18,"type":"post-weblog","abstract":"Learn about the gray whale, it's underwater vocalizations, and how it uses sound in the ocean to survive.","container-title":"Ocean Conservation Research","language":"en-US","note":"source: ocr.org","title":"Gray Whale Vocalizations","URL":"https://ocr.org/sounds/gray-whale/","author":[{"literal":"admin"}],"accessed":{"date-parts":[["2020",4,7]]}}},{"id":13,"uris":["http://zotero.org/users/local/ufqhrsJR/items/UBSBZH8I"],"uri":["http://zotero.org/users/local/ufqhrsJR/items/UBSBZH8I"],"itemData":{"id":13,"type":"article-journal","abstract":"The ability to modify vocalizations to compensate for environmental noise is critical for successful communication in a dynamic acoustic environment. Many marine species rely on sound for vital life functions including communication, navigation and feeding. The impacts of significant increases in ocean noise levels from human activities are a current area of concern for the conservation of marine mammals. Here, we document changes in calling behaviour by individual endangered North Atlantic right whales (Eubalaena glacialis) in increased background noise. Right whales, like several bird and primate species, respond to periods of increased noise by increasing the amplitude of their calls. This behaviour may help maintain the communication range with conspecifics during periods of increased noise. These call modifications have implications for conservation efforts for right whales, affecting both the way whales use sound to communicate and our ability to detect them with passive acoustic monitoring systems.","container-title":"Biology Letters","DOI":"10.1098/rsbl.2010.0451","issue":"1","journalAbbreviation":"Biology Letters","note":"publisher: Royal Society","page":"33-35","source":"royalsocietypublishing.org (Atypon)","title":"Individual right whales call louder in increased environmental noise","volume":"7","author":[{"family":"Parks","given":"Susan E."},{"family":"Johnson","given":"Mark"},{"family":"Nowacek","given":"Douglas"},{"family":"Tyack","given":"Peter L."}],"issued":{"date-parts":[["2011",2,23]]}}},{"id":11,"uris":["http://zotero.org/users/local/ufqhrsJR/items/4GQJDMCU"],"uri":["http://zotero.org/users/local/ufqhrsJR/items/4GQJDMCU"],"itemData":{"id":11,"type":"article-journal","abstract":"Male humpback whales produce loud \"songs\" on the wintering grounds and some sing while escorting mother-calf pairs, exposing them to near-continuous sounds at close proximity. An Acousonde acoustic and movement recording tag deployed on a calf off Maui, Hawaii captured sounds produced by a singing male escort. Root-mean-square received levels ranged from 126 to 158 dB re 1 μPa. These levels represent rare direct measurements of sound to which a newly born humpback calf may be naturally exposed by a conspecific, and may provide a basis for informed decisions regarding anthropogenic sound levels projected near calves.","container-title":"The Journal of the Acoustical Society of America","DOI":"10.1121/1.4967444","ISSN":"1520-8524","issue":"5","journalAbbreviation":"J. Acoust. Soc. Am.","language":"eng","note":"PMID: 27908071","page":"4010","source":"PubMed","title":"Measurements of humpback whale song sound levels received by a calf in association with a singer","volume":"140","author":[{"family":"Chen","given":"Jessica"},{"family":"Pack","given":"Adam A."},{"family":"Au","given":"Whitlow W. L."},{"family":"Stimpert","given":"Alison K."}],"issued":{"date-parts":[["2016",11]]}}},{"id":29,"uris":["http://zotero.org/users/local/ufqhrsJR/items/Q9WQMYQI"],"uri":["http://zotero.org/users/local/ufqhrsJR/items/Q9WQMYQI"],"itemData":{"id":29,"type":"post-weblog","abstract":"Risso's Dolphin Sounds (Grampus griseus)\n     \nDescription\n Three Risso's dolphins in Monterey Bay, CA. Copyright Tom Kieckhefer \n\nThe Risso's dolphin is the fifth largest delphinid. Adults reach approximately 4 m (13 ft) in length. Risso's dolphins are distributed world wide and are mostly seen in","container-title":"Discovery of Sound in the Sea","language":"en-US","note":"source: dosits.org","title":"Risso's Dolphin","URL":"https://dosits.org/galleries/audio-gallery/marine-mammals/toothed-whales/rissos-dolphin/","author":[{"family":"Knowlton","given":"Chris"}],"accessed":{"date-parts":[["2020",4,8]]},"issued":{"date-parts":[["2017",7,31]]}}},{"id":27,"uris":["http://zotero.org/users/local/ufqhrsJR/items/BVHHWTNX"],"uri":["http://zotero.org/users/local/ufqhrsJR/items/BVHHWTNX"],"itemData":{"id":27,"type":"post-weblog","abstract":"See Whale Sounds (Balaenoptera borealis)\n \n\n     \nDescription\n A sei whale at the surface. Note the animal’s long body- due to their body length, researchers usually only capture a picture of a sei whale’s back (with dorsal fin), or its head, rarely both together. Image courtesy of the","container-title":"Discovery of Sound in the Sea","language":"en-US","note":"source: dosits.org","title":"Sei Whale","URL":"https://dosits.org/galleries/audio-gallery/marine-mammals/baleen-whales/sei-whale/","author":[{"family":"Knowlton","given":"Chris"}],"accessed":{"date-parts":[["2020",4,8]]},"issued":{"date-parts":[["2017",7,31]]}}},{"id":23,"uris":["http://zotero.org/users/local/ufqhrsJR/items/6XITTWIB"],"uri":["http://zotero.org/users/local/ufqhrsJR/items/6XITTWIB"],"itemData":{"id":23,"type":"webpage","abstract":"Sperm whales are so loud that their clicks are capable of killing a human within their vicinity, says one science and adventure journalist. James Nestor, an avid ocean-goer and author, claimed in a recent presentation that a fellow diver was swimming alongside a pod of sperm whales when one approached him out of curiosity. He put … More","container-title":"Roaring Earth","language":"en-US","note":"source: roaring.earth\nsection: Article - Shortform","title":"Sperm Whales Are So Loud They Could Potentially \"Vibrate\" You to Death","URL":"https://roaring.earth/sperm-whales-can-vibrate-humans-to-death/","accessed":{"date-parts":[["2020",4,8]]},"issued":{"date-parts":[["2018",12,7]]}}}],"schema":"https://github.com/citation-style-language/schema/raw/master/csl-citation.json"} </w:instrText>
      </w:r>
      <w:r w:rsidR="00932256" w:rsidRPr="000A2C2F">
        <w:rPr>
          <w:sz w:val="22"/>
          <w:szCs w:val="22"/>
        </w:rPr>
        <w:fldChar w:fldCharType="separate"/>
      </w:r>
      <w:r w:rsidR="00932256" w:rsidRPr="000A2C2F">
        <w:rPr>
          <w:rFonts w:ascii="Calibri" w:cs="Calibri"/>
          <w:sz w:val="22"/>
          <w:szCs w:val="22"/>
          <w:vertAlign w:val="superscript"/>
        </w:rPr>
        <w:t>8–14</w:t>
      </w:r>
      <w:r w:rsidR="00932256" w:rsidRPr="000A2C2F">
        <w:rPr>
          <w:sz w:val="22"/>
          <w:szCs w:val="22"/>
        </w:rPr>
        <w:fldChar w:fldCharType="end"/>
      </w:r>
      <w:r w:rsidR="001F3682" w:rsidRPr="000A2C2F">
        <w:rPr>
          <w:sz w:val="22"/>
          <w:szCs w:val="22"/>
        </w:rPr>
        <w:t xml:space="preserve">. </w:t>
      </w:r>
    </w:p>
    <w:p w14:paraId="582E2E30" w14:textId="77777777" w:rsidR="00C30A30" w:rsidRDefault="00C30A30" w:rsidP="006A751E">
      <w:pPr>
        <w:spacing w:line="360" w:lineRule="auto"/>
        <w:rPr>
          <w:b/>
          <w:bCs/>
        </w:rPr>
        <w:sectPr w:rsidR="00C30A30" w:rsidSect="00C30A30">
          <w:type w:val="continuous"/>
          <w:pgSz w:w="12240" w:h="15840"/>
          <w:pgMar w:top="1440" w:right="1440" w:bottom="1440" w:left="1440" w:header="720" w:footer="720" w:gutter="0"/>
          <w:cols w:space="720"/>
          <w:docGrid w:linePitch="360"/>
        </w:sectPr>
      </w:pPr>
    </w:p>
    <w:p w14:paraId="25B63B83" w14:textId="77777777" w:rsidR="00AA39E8" w:rsidRDefault="00AA39E8" w:rsidP="006A751E">
      <w:pPr>
        <w:spacing w:line="360" w:lineRule="auto"/>
        <w:sectPr w:rsidR="00AA39E8" w:rsidSect="00C30A30">
          <w:type w:val="continuous"/>
          <w:pgSz w:w="12240" w:h="15840"/>
          <w:pgMar w:top="1440" w:right="1440" w:bottom="1440" w:left="1440" w:header="720" w:footer="720" w:gutter="0"/>
          <w:cols w:num="2" w:space="720"/>
          <w:docGrid w:linePitch="360"/>
        </w:sectPr>
      </w:pPr>
    </w:p>
    <w:p w14:paraId="70EF453A" w14:textId="77777777" w:rsidR="00AA39E8" w:rsidRDefault="00AA39E8" w:rsidP="006A751E">
      <w:pPr>
        <w:spacing w:line="360" w:lineRule="auto"/>
        <w:rPr>
          <w:b/>
          <w:bCs/>
          <w:sz w:val="28"/>
          <w:szCs w:val="28"/>
        </w:rPr>
        <w:sectPr w:rsidR="00AA39E8" w:rsidSect="00A26D7A">
          <w:type w:val="continuous"/>
          <w:pgSz w:w="12240" w:h="15840"/>
          <w:pgMar w:top="1440" w:right="1440" w:bottom="1440" w:left="1440" w:header="720" w:footer="720" w:gutter="0"/>
          <w:cols w:num="2" w:space="720"/>
          <w:docGrid w:linePitch="360"/>
        </w:sectPr>
      </w:pPr>
    </w:p>
    <w:p w14:paraId="5CD08F4A" w14:textId="5B15DDEA" w:rsidR="00B75AA2" w:rsidRDefault="00EC6010" w:rsidP="006A751E">
      <w:pPr>
        <w:spacing w:line="360" w:lineRule="auto"/>
        <w:rPr>
          <w:b/>
          <w:bCs/>
          <w:sz w:val="28"/>
          <w:szCs w:val="28"/>
        </w:rPr>
      </w:pPr>
      <w:r>
        <w:rPr>
          <w:b/>
          <w:bCs/>
          <w:sz w:val="28"/>
          <w:szCs w:val="28"/>
        </w:rPr>
        <w:lastRenderedPageBreak/>
        <w:t>Discussion</w:t>
      </w:r>
    </w:p>
    <w:p w14:paraId="74990578" w14:textId="77777777" w:rsidR="00DC1955" w:rsidRDefault="00EC6010" w:rsidP="00DC1955">
      <w:pPr>
        <w:spacing w:line="360" w:lineRule="auto"/>
        <w:ind w:firstLine="720"/>
      </w:pPr>
      <w:r>
        <w:t xml:space="preserve">Based on the correlations calculated there is a </w:t>
      </w:r>
      <w:r w:rsidR="000A46BD">
        <w:t xml:space="preserve">positive </w:t>
      </w:r>
      <w:r>
        <w:t>co</w:t>
      </w:r>
      <w:r w:rsidR="000A46BD">
        <w:t>rrelation</w:t>
      </w:r>
      <w:r>
        <w:t xml:space="preserve"> between a </w:t>
      </w:r>
      <w:r w:rsidR="00796777">
        <w:t xml:space="preserve">cetacean </w:t>
      </w:r>
      <w:r>
        <w:t xml:space="preserve">species </w:t>
      </w:r>
      <w:r w:rsidR="000A46BD">
        <w:t>average mass</w:t>
      </w:r>
      <w:r>
        <w:t xml:space="preserve"> and its ability to produce </w:t>
      </w:r>
      <w:r w:rsidR="00E34053">
        <w:t>more</w:t>
      </w:r>
      <w:r>
        <w:t xml:space="preserve"> intense sounds</w:t>
      </w:r>
      <w:r w:rsidR="000A46BD">
        <w:t>, so the original hypothesis was correct</w:t>
      </w:r>
      <w:r>
        <w:t xml:space="preserve">. </w:t>
      </w:r>
      <w:r w:rsidR="00F926E6">
        <w:t xml:space="preserve">In terms of the mechanism behind this, one possible explanation is that the larger the animal the larger the vocal producing muscles </w:t>
      </w:r>
      <w:r w:rsidR="002361F8">
        <w:t>which allow for more intense sounds to be produced</w:t>
      </w:r>
      <w:r w:rsidR="00F926E6">
        <w:t>. However</w:t>
      </w:r>
      <w:r w:rsidR="00787EA1">
        <w:t>,</w:t>
      </w:r>
      <w:r w:rsidR="00F926E6">
        <w:t xml:space="preserve"> the loudest maximum sound</w:t>
      </w:r>
      <w:r w:rsidR="008B5171">
        <w:t xml:space="preserve"> in the data</w:t>
      </w:r>
      <w:r w:rsidR="00F926E6">
        <w:t xml:space="preserve"> and the </w:t>
      </w:r>
      <w:r w:rsidR="00787EA1">
        <w:t>loudest</w:t>
      </w:r>
      <w:r w:rsidR="00F926E6">
        <w:t xml:space="preserve"> animal on earth is the sperm whale and </w:t>
      </w:r>
      <w:r w:rsidR="008B5171">
        <w:t xml:space="preserve">it </w:t>
      </w:r>
      <w:r w:rsidR="00F926E6">
        <w:t>is in a completely different family of whales from the other heavier baleen whales. The calls</w:t>
      </w:r>
      <w:r w:rsidR="00A42D7D">
        <w:t xml:space="preserve"> sperm whales use</w:t>
      </w:r>
      <w:r w:rsidR="00F926E6">
        <w:t xml:space="preserve"> </w:t>
      </w:r>
      <w:r w:rsidR="00A42D7D">
        <w:t>is</w:t>
      </w:r>
      <w:r w:rsidR="00F926E6">
        <w:t xml:space="preserve"> also very different not just in terms of intensity but </w:t>
      </w:r>
      <w:r w:rsidR="00787EA1">
        <w:t xml:space="preserve">in the </w:t>
      </w:r>
      <w:r w:rsidR="00A42D7D">
        <w:t xml:space="preserve">terms of the </w:t>
      </w:r>
      <w:r w:rsidR="00787EA1">
        <w:t>actual</w:t>
      </w:r>
      <w:r w:rsidR="008B5171">
        <w:t xml:space="preserve"> ty</w:t>
      </w:r>
      <w:r w:rsidR="00A42D7D">
        <w:t>p</w:t>
      </w:r>
      <w:r w:rsidR="008B5171">
        <w:t>e of call and how it is made</w:t>
      </w:r>
      <w:r w:rsidR="00932256">
        <w:fldChar w:fldCharType="begin"/>
      </w:r>
      <w:r w:rsidR="00932256">
        <w:instrText xml:space="preserve"> ADDIN ZOTERO_ITEM CSL_CITATION {"citationID":"YU4coQIy","properties":{"formattedCitation":"\\super 15\\nosupersub{}","plainCitation":"15","noteIndex":0},"citationItems":[{"id":39,"uris":["http://zotero.org/users/local/ufqhrsJR/items/X3TUQ3X5"],"uri":["http://zotero.org/users/local/ufqhrsJR/items/X3TUQ3X5"],"itemData":{"id":39,"type":"webpage","title":"PBS - The Voyage of the Odyssey - Track the Voyage - Papua New Guinea","URL":"https://www.pbs.org/odyssey/odyssey/20010809_log_transcript.html","accessed":{"date-parts":[["2020",4,10]]}}}],"schema":"https://github.com/citation-style-language/schema/raw/master/csl-citation.json"} </w:instrText>
      </w:r>
      <w:r w:rsidR="00932256">
        <w:fldChar w:fldCharType="separate"/>
      </w:r>
      <w:r w:rsidR="00932256" w:rsidRPr="00932256">
        <w:rPr>
          <w:rFonts w:ascii="Calibri" w:cs="Calibri"/>
          <w:vertAlign w:val="superscript"/>
        </w:rPr>
        <w:t>15</w:t>
      </w:r>
      <w:r w:rsidR="00932256">
        <w:fldChar w:fldCharType="end"/>
      </w:r>
      <w:r w:rsidR="00787EA1">
        <w:t xml:space="preserve">. </w:t>
      </w:r>
      <w:r w:rsidR="008B5171">
        <w:t>Sperm whales use a complicated system of naval cavities and air sacs to push air through a lip like structure to create incredibly intense clicking sounds that travel hundreds of miles</w:t>
      </w:r>
      <w:r w:rsidR="00932256">
        <w:fldChar w:fldCharType="begin"/>
      </w:r>
      <w:r w:rsidR="00932256">
        <w:instrText xml:space="preserve"> ADDIN ZOTERO_ITEM CSL_CITATION {"citationID":"oMKxKvuQ","properties":{"formattedCitation":"\\super 15\\nosupersub{}","plainCitation":"15","noteIndex":0},"citationItems":[{"id":39,"uris":["http://zotero.org/users/local/ufqhrsJR/items/X3TUQ3X5"],"uri":["http://zotero.org/users/local/ufqhrsJR/items/X3TUQ3X5"],"itemData":{"id":39,"type":"webpage","title":"PBS - The Voyage of the Odyssey - Track the Voyage - Papua New Guinea","URL":"https://www.pbs.org/odyssey/odyssey/20010809_log_transcript.html","accessed":{"date-parts":[["2020",4,10]]}}}],"schema":"https://github.com/citation-style-language/schema/raw/master/csl-citation.json"} </w:instrText>
      </w:r>
      <w:r w:rsidR="00932256">
        <w:fldChar w:fldCharType="separate"/>
      </w:r>
      <w:r w:rsidR="00932256" w:rsidRPr="00932256">
        <w:rPr>
          <w:rFonts w:ascii="Calibri" w:cs="Calibri"/>
          <w:vertAlign w:val="superscript"/>
        </w:rPr>
        <w:t>15</w:t>
      </w:r>
      <w:r w:rsidR="00932256">
        <w:fldChar w:fldCharType="end"/>
      </w:r>
      <w:r w:rsidR="008B5171">
        <w:t>. This is very different to the calls in the other larger baleen whales, who use a larynx, laryngeal air sacs, and vocal cords for their sound production</w:t>
      </w:r>
      <w:r w:rsidR="00932256">
        <w:fldChar w:fldCharType="begin"/>
      </w:r>
      <w:r w:rsidR="00932256">
        <w:instrText xml:space="preserve"> ADDIN ZOTERO_ITEM CSL_CITATION {"citationID":"CBL1KUY0","properties":{"formattedCitation":"\\super 16\\nosupersub{}","plainCitation":"16","noteIndex":0},"citationItems":[{"id":37,"uris":["http://zotero.org/users/local/ufqhrsJR/items/PVMJZ8HI"],"uri":["http://zotero.org/users/local/ufqhrsJR/items/PVMJZ8HI"],"itemData":{"id":37,"type":"post-weblog","abstract":"Mammalian vocalizations are produced by the actions of the larynx, a set of tissues located in the throat. The larynx contains folds of tissue called the vocal cords (also called vocal folds), which vibrate as air passes from the lungs into the oral cavity (also called the mouth). The shape and tension","container-title":"Discovery of Sound in the Sea","language":"en-US","note":"source: dosits.org","title":"How do marine mammals produce sounds?","URL":"https://dosits.org/animals/sound-production/how-do-marine-mammals-produce-sounds/","author":[{"family":"Knowlton","given":"Chris"}],"accessed":{"date-parts":[["2020",4,10]]},"issued":{"date-parts":[["2017",7,1]]}}}],"schema":"https://github.com/citation-style-language/schema/raw/master/csl-citation.json"} </w:instrText>
      </w:r>
      <w:r w:rsidR="00932256">
        <w:fldChar w:fldCharType="separate"/>
      </w:r>
      <w:r w:rsidR="00932256" w:rsidRPr="00932256">
        <w:rPr>
          <w:rFonts w:ascii="Calibri" w:cs="Calibri"/>
          <w:vertAlign w:val="superscript"/>
        </w:rPr>
        <w:t>16</w:t>
      </w:r>
      <w:r w:rsidR="00932256">
        <w:fldChar w:fldCharType="end"/>
      </w:r>
      <w:r w:rsidR="00A42D7D">
        <w:t>.</w:t>
      </w:r>
      <w:r w:rsidR="002361F8">
        <w:t xml:space="preserve"> </w:t>
      </w:r>
    </w:p>
    <w:p w14:paraId="673C3D41" w14:textId="0BA1CB4E" w:rsidR="00A42D7D" w:rsidRDefault="00DC1955" w:rsidP="00DC1955">
      <w:pPr>
        <w:spacing w:line="360" w:lineRule="auto"/>
        <w:ind w:firstLine="720"/>
      </w:pPr>
      <w:r>
        <w:t>Another possibility exists in the fact that a</w:t>
      </w:r>
      <w:r w:rsidR="002361F8">
        <w:t xml:space="preserve"> majority of </w:t>
      </w:r>
      <w:r w:rsidR="00787EA1">
        <w:t xml:space="preserve">the most intense calls </w:t>
      </w:r>
      <w:r w:rsidR="00787EA1">
        <w:t>between the whales are communicatory calls used in courting and mating</w:t>
      </w:r>
      <w:r>
        <w:t>.</w:t>
      </w:r>
      <w:r w:rsidR="00787EA1">
        <w:t xml:space="preserve"> </w:t>
      </w:r>
      <w:r>
        <w:t>These</w:t>
      </w:r>
      <w:r w:rsidR="00787EA1">
        <w:t xml:space="preserve"> are </w:t>
      </w:r>
      <w:r>
        <w:t xml:space="preserve">generally </w:t>
      </w:r>
      <w:r w:rsidR="00787EA1">
        <w:t xml:space="preserve">made up of </w:t>
      </w:r>
      <w:r>
        <w:t xml:space="preserve">elaborate displays with </w:t>
      </w:r>
      <w:r w:rsidR="00787EA1">
        <w:t>several very loud whistles and moans.</w:t>
      </w:r>
      <w:r w:rsidR="00A42D7D">
        <w:t xml:space="preserve"> In many species the louder and more complicated the mating song is the more likely they are to mate, making sexual selection a possible explanation as to why these intense sounds show up so often. However, yet again</w:t>
      </w:r>
      <w:r w:rsidR="00D27F6A">
        <w:t xml:space="preserve"> </w:t>
      </w:r>
      <w:r w:rsidR="00A42D7D">
        <w:t>there is a large difference</w:t>
      </w:r>
      <w:r w:rsidR="002361F8">
        <w:t xml:space="preserve"> found in sperm whales</w:t>
      </w:r>
      <w:r w:rsidR="00A42D7D">
        <w:t>. T</w:t>
      </w:r>
      <w:r w:rsidR="00787EA1">
        <w:t xml:space="preserve">he sperm whale </w:t>
      </w:r>
      <w:r w:rsidR="00A42D7D">
        <w:t xml:space="preserve">uses a </w:t>
      </w:r>
      <w:r w:rsidR="00787EA1">
        <w:t>series of very low or very high frequency sounds that are</w:t>
      </w:r>
      <w:r w:rsidR="00A42D7D">
        <w:t xml:space="preserve"> very intense and thought to be used for echolocation and communication</w:t>
      </w:r>
      <w:r w:rsidR="00657ACB">
        <w:t xml:space="preserve">. </w:t>
      </w:r>
      <w:r w:rsidR="008B7B5A">
        <w:t>Either way these intense sounds are showing up consistently in heavier cetaceans</w:t>
      </w:r>
      <w:r w:rsidR="002361F8">
        <w:t xml:space="preserve"> no matter the mechanism of production or purpose of the sound</w:t>
      </w:r>
      <w:r w:rsidR="008B7B5A">
        <w:t>.</w:t>
      </w:r>
    </w:p>
    <w:p w14:paraId="509C0C3C" w14:textId="77DCFB23" w:rsidR="00EC6010" w:rsidRPr="00EC6010" w:rsidRDefault="00D22D2E" w:rsidP="008B7B5A">
      <w:pPr>
        <w:spacing w:line="360" w:lineRule="auto"/>
        <w:ind w:firstLine="720"/>
      </w:pPr>
      <w:r>
        <w:t>In terms of explanations as to why these intense sounds show up time and time again in increasingly large c</w:t>
      </w:r>
      <w:r w:rsidR="002B6685">
        <w:t>etaceans,</w:t>
      </w:r>
      <w:r>
        <w:t xml:space="preserve"> several possible theories</w:t>
      </w:r>
      <w:r w:rsidR="009F3013">
        <w:t xml:space="preserve"> </w:t>
      </w:r>
      <w:r w:rsidR="008B7B5A">
        <w:t>exist</w:t>
      </w:r>
      <w:r>
        <w:t>.</w:t>
      </w:r>
      <w:r w:rsidR="009F3013">
        <w:t xml:space="preserve"> Firstly, sound travels faster </w:t>
      </w:r>
      <w:r w:rsidR="002361F8">
        <w:t xml:space="preserve">and further </w:t>
      </w:r>
      <w:r w:rsidR="009F3013">
        <w:t>in ocean water</w:t>
      </w:r>
      <w:r>
        <w:t xml:space="preserve">, light </w:t>
      </w:r>
      <w:r w:rsidR="008B7B5A">
        <w:t>is also far</w:t>
      </w:r>
      <w:r>
        <w:t xml:space="preserve"> less useful due to its limited penetration</w:t>
      </w:r>
      <w:r w:rsidR="008B7B5A">
        <w:t xml:space="preserve"> in water making</w:t>
      </w:r>
      <w:r w:rsidR="00E34053">
        <w:t xml:space="preserve"> sound </w:t>
      </w:r>
      <w:r w:rsidR="008B7B5A">
        <w:t>even more</w:t>
      </w:r>
      <w:r w:rsidR="00E34053">
        <w:t xml:space="preserve"> </w:t>
      </w:r>
      <w:r>
        <w:t>valuable</w:t>
      </w:r>
      <w:r w:rsidR="00E34053">
        <w:t xml:space="preserve"> for long distance communication </w:t>
      </w:r>
      <w:r>
        <w:t>and echolocation.</w:t>
      </w:r>
      <w:r w:rsidR="00BF35E0">
        <w:t xml:space="preserve"> Many of these cetacean</w:t>
      </w:r>
      <w:r w:rsidR="008B7B5A">
        <w:t xml:space="preserve"> species</w:t>
      </w:r>
      <w:r w:rsidR="00BF35E0">
        <w:t xml:space="preserve"> live in pods and </w:t>
      </w:r>
      <w:r w:rsidR="00BF35E0">
        <w:lastRenderedPageBreak/>
        <w:t>travel both long distances each year</w:t>
      </w:r>
      <w:r w:rsidR="008B7B5A">
        <w:t xml:space="preserve"> for food sources or for mating</w:t>
      </w:r>
      <w:r w:rsidR="00BF35E0">
        <w:t xml:space="preserve">. Being able to communicate across these </w:t>
      </w:r>
      <w:r w:rsidR="00796777">
        <w:t>distances</w:t>
      </w:r>
      <w:r w:rsidR="00BF35E0">
        <w:t xml:space="preserve"> </w:t>
      </w:r>
      <w:r w:rsidR="008B7B5A">
        <w:t xml:space="preserve">and attract mates between pods is necessary </w:t>
      </w:r>
      <w:r w:rsidR="004869DB">
        <w:t>for some and can be seen as advantageous for these types of groups</w:t>
      </w:r>
      <w:r w:rsidR="008B7B5A">
        <w:t>.</w:t>
      </w:r>
      <w:r w:rsidR="004869DB">
        <w:t xml:space="preserve"> Th</w:t>
      </w:r>
      <w:r w:rsidR="002361F8">
        <w:t>is explanation along with the sexual selection for them and the increasing size of the vocal cords</w:t>
      </w:r>
      <w:r w:rsidR="004869DB">
        <w:t xml:space="preserve"> are</w:t>
      </w:r>
      <w:r w:rsidR="002361F8">
        <w:t xml:space="preserve"> just</w:t>
      </w:r>
      <w:r w:rsidR="004869DB">
        <w:t xml:space="preserve"> some explanations and it is likely to be a combination of all of them to differing degrees</w:t>
      </w:r>
      <w:r w:rsidR="002361F8">
        <w:t>.</w:t>
      </w:r>
    </w:p>
    <w:p w14:paraId="12B57712" w14:textId="04D0D0D9" w:rsidR="008B7B5A" w:rsidRDefault="008B7B5A" w:rsidP="008B7B5A">
      <w:pPr>
        <w:spacing w:line="360" w:lineRule="auto"/>
        <w:ind w:firstLine="720"/>
      </w:pPr>
      <w:r>
        <w:t>T</w:t>
      </w:r>
      <w:r w:rsidR="002361F8">
        <w:t>he only conclusion that can be drawn is that</w:t>
      </w:r>
      <w:r>
        <w:t xml:space="preserve"> intense sound production has showed up several times, being produced in different ways, while still being shown to be co</w:t>
      </w:r>
      <w:r w:rsidR="00205239">
        <w:t>rrelated</w:t>
      </w:r>
      <w:r>
        <w:t xml:space="preserve"> to mass</w:t>
      </w:r>
      <w:r w:rsidR="00CE2B78">
        <w:t xml:space="preserve"> in cetaceans</w:t>
      </w:r>
      <w:r w:rsidR="006641F7">
        <w:t xml:space="preserve">. And I believe this </w:t>
      </w:r>
      <w:r>
        <w:t>backs up the hypothesis that mass and sound production is connected</w:t>
      </w:r>
      <w:r w:rsidR="006641F7">
        <w:t xml:space="preserve"> across </w:t>
      </w:r>
      <w:r>
        <w:t>cetacean</w:t>
      </w:r>
      <w:r w:rsidR="006641F7">
        <w:t xml:space="preserve"> families</w:t>
      </w:r>
      <w:r>
        <w:t>.</w:t>
      </w:r>
    </w:p>
    <w:p w14:paraId="59E8C47C" w14:textId="77777777" w:rsidR="00854728" w:rsidRDefault="00854728" w:rsidP="00854728">
      <w:pPr>
        <w:spacing w:line="360" w:lineRule="auto"/>
      </w:pPr>
    </w:p>
    <w:p w14:paraId="3399011D" w14:textId="30537B42" w:rsidR="00C30A30" w:rsidRDefault="00DF4AC8" w:rsidP="00C30A30">
      <w:pPr>
        <w:spacing w:line="360" w:lineRule="auto"/>
        <w:rPr>
          <w:b/>
          <w:bCs/>
        </w:rPr>
      </w:pPr>
      <w:r>
        <w:rPr>
          <w:b/>
          <w:bCs/>
        </w:rPr>
        <w:t>Possible Roots of Error/Biases</w:t>
      </w:r>
    </w:p>
    <w:p w14:paraId="0DAC6C72" w14:textId="7AA1AF6F" w:rsidR="00DF4AC8" w:rsidRPr="00DF4AC8" w:rsidRDefault="00DF4AC8" w:rsidP="00C30A30">
      <w:pPr>
        <w:spacing w:line="360" w:lineRule="auto"/>
      </w:pPr>
      <w:r>
        <w:tab/>
        <w:t xml:space="preserve">There are several possible roots of error throughout this experiment </w:t>
      </w:r>
      <w:r w:rsidR="00F92549">
        <w:t xml:space="preserve">that </w:t>
      </w:r>
      <w:r>
        <w:t>will be explained for transparency. Differe</w:t>
      </w:r>
      <w:r w:rsidR="00D27335">
        <w:t xml:space="preserve">nt recording equipment and recording environments were not accounted for nor were they standardized </w:t>
      </w:r>
      <w:r w:rsidR="00397D25">
        <w:t>within</w:t>
      </w:r>
      <w:r w:rsidR="00D27335">
        <w:t xml:space="preserve"> the databases and this could lead to some error in the correlations. There </w:t>
      </w:r>
      <w:r w:rsidR="00357CBF">
        <w:t>were</w:t>
      </w:r>
      <w:r w:rsidR="00D27335">
        <w:t xml:space="preserve"> also few </w:t>
      </w:r>
      <w:r w:rsidR="00D27335">
        <w:t xml:space="preserve">known maximums for the analyzed species and of them the larger animals were more represented. This is part of a larger problem, that being that research surrounding sound production in cetaceans is much more focused on the larger whales. The fact that data was more readily available around larger whales could lead to </w:t>
      </w:r>
      <w:r w:rsidR="005E48FB">
        <w:t>drawing conclusion based on their overrepresentation in terms of their sound production. The largest problem that could lead to bias or errors was in the smaller sample size of species and their selection. Several species were selected based upon their available data and the sample size could be made much larger</w:t>
      </w:r>
      <w:r w:rsidR="00357CBF">
        <w:t xml:space="preserve">. </w:t>
      </w:r>
      <w:r w:rsidR="00205239">
        <w:t>Also, a phylogenetic regression was not implemented and should’ve been to add further clarity on the actual correlation of mass to sound intensity.</w:t>
      </w:r>
    </w:p>
    <w:p w14:paraId="61A0DCF1" w14:textId="7348F0CD" w:rsidR="00C30A30" w:rsidRDefault="00C30A30" w:rsidP="00C30A30">
      <w:pPr>
        <w:spacing w:line="360" w:lineRule="auto"/>
      </w:pPr>
    </w:p>
    <w:p w14:paraId="504ACDDA" w14:textId="77777777" w:rsidR="00C30A30" w:rsidRDefault="00C30A30" w:rsidP="00C30A30">
      <w:pPr>
        <w:spacing w:line="360" w:lineRule="auto"/>
      </w:pPr>
    </w:p>
    <w:p w14:paraId="0C40D133" w14:textId="77777777" w:rsidR="00B75AA2" w:rsidRDefault="00B75AA2" w:rsidP="006A751E">
      <w:pPr>
        <w:spacing w:line="360" w:lineRule="auto"/>
      </w:pPr>
    </w:p>
    <w:p w14:paraId="5F72A05E" w14:textId="77777777" w:rsidR="00B75AA2" w:rsidRDefault="00B75AA2" w:rsidP="006A751E">
      <w:pPr>
        <w:spacing w:line="360" w:lineRule="auto"/>
      </w:pPr>
    </w:p>
    <w:p w14:paraId="69215A34" w14:textId="77777777" w:rsidR="00B75AA2" w:rsidRDefault="00B75AA2" w:rsidP="006A751E">
      <w:pPr>
        <w:spacing w:line="360" w:lineRule="auto"/>
      </w:pPr>
    </w:p>
    <w:p w14:paraId="77255BA8" w14:textId="5015D947" w:rsidR="004E2E46" w:rsidRDefault="004E2E46" w:rsidP="006A751E">
      <w:pPr>
        <w:spacing w:line="360" w:lineRule="auto"/>
      </w:pPr>
    </w:p>
    <w:p w14:paraId="2A595EC7" w14:textId="77777777" w:rsidR="002B6685" w:rsidRDefault="002B6685" w:rsidP="00932256">
      <w:pPr>
        <w:pStyle w:val="Bibliography"/>
      </w:pPr>
    </w:p>
    <w:p w14:paraId="51B28DA7" w14:textId="739B5D5B" w:rsidR="00932256" w:rsidRPr="00932256" w:rsidRDefault="00C95EED" w:rsidP="00932256">
      <w:pPr>
        <w:pStyle w:val="Bibliography"/>
        <w:rPr>
          <w:rFonts w:ascii="Calibri" w:cs="Calibri"/>
        </w:rPr>
      </w:pPr>
      <w:r>
        <w:lastRenderedPageBreak/>
        <w:fldChar w:fldCharType="begin"/>
      </w:r>
      <w:r w:rsidR="00932256">
        <w:instrText xml:space="preserve"> ADDIN ZOTERO_BIBL {"uncited":[],"omitted":[],"custom":[]} CSL_BIBLIOGRAPHY </w:instrText>
      </w:r>
      <w:r>
        <w:fldChar w:fldCharType="separate"/>
      </w:r>
      <w:r w:rsidR="00932256" w:rsidRPr="00932256">
        <w:rPr>
          <w:rFonts w:ascii="Calibri" w:cs="Calibri"/>
        </w:rPr>
        <w:t>1.</w:t>
      </w:r>
      <w:r w:rsidR="00932256" w:rsidRPr="00932256">
        <w:rPr>
          <w:rFonts w:ascii="Calibri" w:cs="Calibri"/>
        </w:rPr>
        <w:tab/>
        <w:t>Sound Waves. https://www.mediacollege.com/audio/01/sound-waves.html.</w:t>
      </w:r>
    </w:p>
    <w:p w14:paraId="49F11AB5" w14:textId="77777777" w:rsidR="00932256" w:rsidRPr="00932256" w:rsidRDefault="00932256" w:rsidP="00932256">
      <w:pPr>
        <w:pStyle w:val="Bibliography"/>
        <w:rPr>
          <w:rFonts w:ascii="Calibri" w:cs="Calibri"/>
        </w:rPr>
      </w:pPr>
      <w:r w:rsidRPr="00932256">
        <w:rPr>
          <w:rFonts w:ascii="Calibri" w:cs="Calibri"/>
        </w:rPr>
        <w:t>2.</w:t>
      </w:r>
      <w:r w:rsidRPr="00932256">
        <w:rPr>
          <w:rFonts w:ascii="Calibri" w:cs="Calibri"/>
        </w:rPr>
        <w:tab/>
        <w:t>How many of the top 10 loudest noises have you been exposed to? https://www.ishn.com/articles/105610-how-many-of-the-top-10-loudest-noises-have-you-been-exposed-to.</w:t>
      </w:r>
    </w:p>
    <w:p w14:paraId="419A5FD4" w14:textId="77777777" w:rsidR="00932256" w:rsidRPr="00932256" w:rsidRDefault="00932256" w:rsidP="00932256">
      <w:pPr>
        <w:pStyle w:val="Bibliography"/>
        <w:rPr>
          <w:rFonts w:ascii="Calibri" w:cs="Calibri"/>
        </w:rPr>
      </w:pPr>
      <w:r w:rsidRPr="00932256">
        <w:rPr>
          <w:rFonts w:ascii="Calibri" w:cs="Calibri"/>
        </w:rPr>
        <w:t>3.</w:t>
      </w:r>
      <w:r w:rsidRPr="00932256">
        <w:rPr>
          <w:rFonts w:ascii="Calibri" w:cs="Calibri"/>
        </w:rPr>
        <w:tab/>
        <w:t>Watkins Marine Mammal Sound Database. https://cis.whoi.edu/science/B/whalesounds/index.cfm.</w:t>
      </w:r>
    </w:p>
    <w:p w14:paraId="5A5B2C32" w14:textId="77777777" w:rsidR="00932256" w:rsidRPr="00932256" w:rsidRDefault="00932256" w:rsidP="00932256">
      <w:pPr>
        <w:pStyle w:val="Bibliography"/>
        <w:rPr>
          <w:rFonts w:ascii="Calibri" w:cs="Calibri"/>
        </w:rPr>
      </w:pPr>
      <w:r w:rsidRPr="00932256">
        <w:rPr>
          <w:rFonts w:ascii="Calibri" w:cs="Calibri"/>
        </w:rPr>
        <w:t>4.</w:t>
      </w:r>
      <w:r w:rsidRPr="00932256">
        <w:rPr>
          <w:rFonts w:ascii="Calibri" w:cs="Calibri"/>
        </w:rPr>
        <w:tab/>
        <w:t>Decibel X: Pro dBA Noise Meter. https://skypaw.com/decibel10.html.</w:t>
      </w:r>
    </w:p>
    <w:p w14:paraId="76BB4E61" w14:textId="77777777" w:rsidR="00932256" w:rsidRPr="00932256" w:rsidRDefault="00932256" w:rsidP="00932256">
      <w:pPr>
        <w:pStyle w:val="Bibliography"/>
        <w:rPr>
          <w:rFonts w:ascii="Calibri" w:cs="Calibri"/>
        </w:rPr>
      </w:pPr>
      <w:r w:rsidRPr="00932256">
        <w:rPr>
          <w:rFonts w:ascii="Calibri" w:cs="Calibri"/>
        </w:rPr>
        <w:t>5.</w:t>
      </w:r>
      <w:r w:rsidRPr="00932256">
        <w:rPr>
          <w:rFonts w:ascii="Calibri" w:cs="Calibri"/>
        </w:rPr>
        <w:tab/>
        <w:t xml:space="preserve">Free Online Loudness and Sound Meter by </w:t>
      </w:r>
      <w:proofErr w:type="spellStart"/>
      <w:r w:rsidRPr="00932256">
        <w:rPr>
          <w:rFonts w:ascii="Calibri" w:cs="Calibri"/>
        </w:rPr>
        <w:t>Youlean</w:t>
      </w:r>
      <w:proofErr w:type="spellEnd"/>
      <w:r w:rsidRPr="00932256">
        <w:rPr>
          <w:rFonts w:ascii="Calibri" w:cs="Calibri"/>
        </w:rPr>
        <w:t xml:space="preserve">. </w:t>
      </w:r>
      <w:proofErr w:type="spellStart"/>
      <w:r w:rsidRPr="00932256">
        <w:rPr>
          <w:rFonts w:ascii="Calibri" w:cs="Calibri"/>
          <w:i/>
          <w:iCs/>
        </w:rPr>
        <w:t>Youlean</w:t>
      </w:r>
      <w:proofErr w:type="spellEnd"/>
      <w:r w:rsidRPr="00932256">
        <w:rPr>
          <w:rFonts w:ascii="Calibri" w:cs="Calibri"/>
        </w:rPr>
        <w:t xml:space="preserve"> https://youlean.co/online-loudness-meter/.</w:t>
      </w:r>
    </w:p>
    <w:p w14:paraId="0ABAE5BD" w14:textId="77777777" w:rsidR="00932256" w:rsidRPr="00932256" w:rsidRDefault="00932256" w:rsidP="00932256">
      <w:pPr>
        <w:pStyle w:val="Bibliography"/>
        <w:rPr>
          <w:rFonts w:ascii="Calibri" w:cs="Calibri"/>
        </w:rPr>
      </w:pPr>
      <w:r w:rsidRPr="00932256">
        <w:rPr>
          <w:rFonts w:ascii="Calibri" w:cs="Calibri"/>
        </w:rPr>
        <w:t>6.</w:t>
      </w:r>
      <w:r w:rsidRPr="00932256">
        <w:rPr>
          <w:rFonts w:ascii="Calibri" w:cs="Calibri"/>
        </w:rPr>
        <w:tab/>
        <w:t>Ecological Archives E088-096. http://esapubs.org/archive/ecol/E088/096/.</w:t>
      </w:r>
    </w:p>
    <w:p w14:paraId="3F0C38EF" w14:textId="77777777" w:rsidR="00932256" w:rsidRPr="00932256" w:rsidRDefault="00932256" w:rsidP="00932256">
      <w:pPr>
        <w:pStyle w:val="Bibliography"/>
        <w:rPr>
          <w:rFonts w:ascii="Calibri" w:cs="Calibri"/>
        </w:rPr>
      </w:pPr>
      <w:r w:rsidRPr="00932256">
        <w:rPr>
          <w:rFonts w:ascii="Calibri" w:cs="Calibri"/>
        </w:rPr>
        <w:t>7.</w:t>
      </w:r>
      <w:r w:rsidRPr="00932256">
        <w:rPr>
          <w:rFonts w:ascii="Calibri" w:cs="Calibri"/>
        </w:rPr>
        <w:tab/>
        <w:t>R: The R Project for Statistical Computing. https://www.r-project.org/.</w:t>
      </w:r>
    </w:p>
    <w:p w14:paraId="52F10848" w14:textId="77777777" w:rsidR="00932256" w:rsidRPr="00932256" w:rsidRDefault="00932256" w:rsidP="00932256">
      <w:pPr>
        <w:pStyle w:val="Bibliography"/>
        <w:rPr>
          <w:rFonts w:ascii="Calibri" w:cs="Calibri"/>
        </w:rPr>
      </w:pPr>
      <w:r w:rsidRPr="00932256">
        <w:rPr>
          <w:rFonts w:ascii="Calibri" w:cs="Calibri"/>
        </w:rPr>
        <w:t>8.</w:t>
      </w:r>
      <w:r w:rsidRPr="00932256">
        <w:rPr>
          <w:rFonts w:ascii="Calibri" w:cs="Calibri"/>
        </w:rPr>
        <w:tab/>
        <w:t xml:space="preserve">Knowlton, C. Fin Whale. </w:t>
      </w:r>
      <w:r w:rsidRPr="00932256">
        <w:rPr>
          <w:rFonts w:ascii="Calibri" w:cs="Calibri"/>
          <w:i/>
          <w:iCs/>
        </w:rPr>
        <w:t>Discovery of Sound in the Sea</w:t>
      </w:r>
      <w:r w:rsidRPr="00932256">
        <w:rPr>
          <w:rFonts w:ascii="Calibri" w:cs="Calibri"/>
        </w:rPr>
        <w:t xml:space="preserve"> https://dosits.org/galleries/audio-gallery/marine-mammals/baleen-whales/fin-whale/ (2017).</w:t>
      </w:r>
    </w:p>
    <w:p w14:paraId="03D79BBC" w14:textId="77777777" w:rsidR="00932256" w:rsidRPr="00932256" w:rsidRDefault="00932256" w:rsidP="00932256">
      <w:pPr>
        <w:pStyle w:val="Bibliography"/>
        <w:rPr>
          <w:rFonts w:ascii="Calibri" w:cs="Calibri"/>
        </w:rPr>
      </w:pPr>
      <w:r w:rsidRPr="00932256">
        <w:rPr>
          <w:rFonts w:ascii="Calibri" w:cs="Calibri"/>
        </w:rPr>
        <w:t>9.</w:t>
      </w:r>
      <w:r w:rsidRPr="00932256">
        <w:rPr>
          <w:rFonts w:ascii="Calibri" w:cs="Calibri"/>
        </w:rPr>
        <w:tab/>
        <w:t xml:space="preserve">admin. Gray Whale Vocalizations. </w:t>
      </w:r>
      <w:r w:rsidRPr="00932256">
        <w:rPr>
          <w:rFonts w:ascii="Calibri" w:cs="Calibri"/>
          <w:i/>
          <w:iCs/>
        </w:rPr>
        <w:t>Ocean Conservation Research</w:t>
      </w:r>
      <w:r w:rsidRPr="00932256">
        <w:rPr>
          <w:rFonts w:ascii="Calibri" w:cs="Calibri"/>
        </w:rPr>
        <w:t xml:space="preserve"> https://ocr.org/sounds/gray-whale/.</w:t>
      </w:r>
    </w:p>
    <w:p w14:paraId="017E2C27" w14:textId="77777777" w:rsidR="00932256" w:rsidRPr="00932256" w:rsidRDefault="00932256" w:rsidP="00932256">
      <w:pPr>
        <w:pStyle w:val="Bibliography"/>
        <w:rPr>
          <w:rFonts w:ascii="Calibri" w:cs="Calibri"/>
        </w:rPr>
      </w:pPr>
      <w:r w:rsidRPr="00932256">
        <w:rPr>
          <w:rFonts w:ascii="Calibri" w:cs="Calibri"/>
        </w:rPr>
        <w:t>10.</w:t>
      </w:r>
      <w:r w:rsidRPr="00932256">
        <w:rPr>
          <w:rFonts w:ascii="Calibri" w:cs="Calibri"/>
        </w:rPr>
        <w:tab/>
        <w:t xml:space="preserve">Parks, S. E., Johnson, M., </w:t>
      </w:r>
      <w:proofErr w:type="spellStart"/>
      <w:r w:rsidRPr="00932256">
        <w:rPr>
          <w:rFonts w:ascii="Calibri" w:cs="Calibri"/>
        </w:rPr>
        <w:t>Nowacek</w:t>
      </w:r>
      <w:proofErr w:type="spellEnd"/>
      <w:r w:rsidRPr="00932256">
        <w:rPr>
          <w:rFonts w:ascii="Calibri" w:cs="Calibri"/>
        </w:rPr>
        <w:t xml:space="preserve">, D. &amp; Tyack, P. L. Individual right whales call louder in increased environmental noise. </w:t>
      </w:r>
      <w:r w:rsidRPr="00932256">
        <w:rPr>
          <w:rFonts w:ascii="Calibri" w:cs="Calibri"/>
          <w:i/>
          <w:iCs/>
        </w:rPr>
        <w:t>Biol. Lett.</w:t>
      </w:r>
      <w:r w:rsidRPr="00932256">
        <w:rPr>
          <w:rFonts w:ascii="Calibri" w:cs="Calibri"/>
        </w:rPr>
        <w:t xml:space="preserve"> </w:t>
      </w:r>
      <w:r w:rsidRPr="00932256">
        <w:rPr>
          <w:rFonts w:ascii="Calibri" w:cs="Calibri"/>
          <w:b/>
          <w:bCs/>
        </w:rPr>
        <w:t>7</w:t>
      </w:r>
      <w:r w:rsidRPr="00932256">
        <w:rPr>
          <w:rFonts w:ascii="Calibri" w:cs="Calibri"/>
        </w:rPr>
        <w:t>, 33–35 (2011).</w:t>
      </w:r>
    </w:p>
    <w:p w14:paraId="60709820" w14:textId="77777777" w:rsidR="00932256" w:rsidRPr="00932256" w:rsidRDefault="00932256" w:rsidP="00932256">
      <w:pPr>
        <w:pStyle w:val="Bibliography"/>
        <w:rPr>
          <w:rFonts w:ascii="Calibri" w:cs="Calibri"/>
        </w:rPr>
      </w:pPr>
      <w:r w:rsidRPr="00932256">
        <w:rPr>
          <w:rFonts w:ascii="Calibri" w:cs="Calibri"/>
        </w:rPr>
        <w:t>11.</w:t>
      </w:r>
      <w:r w:rsidRPr="00932256">
        <w:rPr>
          <w:rFonts w:ascii="Calibri" w:cs="Calibri"/>
        </w:rPr>
        <w:tab/>
        <w:t xml:space="preserve">Chen, J., Pack, A. A., Au, W. W. L. &amp; </w:t>
      </w:r>
      <w:proofErr w:type="spellStart"/>
      <w:r w:rsidRPr="00932256">
        <w:rPr>
          <w:rFonts w:ascii="Calibri" w:cs="Calibri"/>
        </w:rPr>
        <w:t>Stimpert</w:t>
      </w:r>
      <w:proofErr w:type="spellEnd"/>
      <w:r w:rsidRPr="00932256">
        <w:rPr>
          <w:rFonts w:ascii="Calibri" w:cs="Calibri"/>
        </w:rPr>
        <w:t xml:space="preserve">, A. K. Measurements of humpback whale song sound levels received by a calf in association with a singer. </w:t>
      </w:r>
      <w:r w:rsidRPr="00932256">
        <w:rPr>
          <w:rFonts w:ascii="Calibri" w:cs="Calibri"/>
          <w:i/>
          <w:iCs/>
        </w:rPr>
        <w:t xml:space="preserve">J. </w:t>
      </w:r>
      <w:proofErr w:type="spellStart"/>
      <w:r w:rsidRPr="00932256">
        <w:rPr>
          <w:rFonts w:ascii="Calibri" w:cs="Calibri"/>
          <w:i/>
          <w:iCs/>
        </w:rPr>
        <w:t>Acoust</w:t>
      </w:r>
      <w:proofErr w:type="spellEnd"/>
      <w:r w:rsidRPr="00932256">
        <w:rPr>
          <w:rFonts w:ascii="Calibri" w:cs="Calibri"/>
          <w:i/>
          <w:iCs/>
        </w:rPr>
        <w:t>. Soc. Am.</w:t>
      </w:r>
      <w:r w:rsidRPr="00932256">
        <w:rPr>
          <w:rFonts w:ascii="Calibri" w:cs="Calibri"/>
        </w:rPr>
        <w:t xml:space="preserve"> </w:t>
      </w:r>
      <w:r w:rsidRPr="00932256">
        <w:rPr>
          <w:rFonts w:ascii="Calibri" w:cs="Calibri"/>
          <w:b/>
          <w:bCs/>
        </w:rPr>
        <w:t>140</w:t>
      </w:r>
      <w:r w:rsidRPr="00932256">
        <w:rPr>
          <w:rFonts w:ascii="Calibri" w:cs="Calibri"/>
        </w:rPr>
        <w:t>, 4010 (2016).</w:t>
      </w:r>
    </w:p>
    <w:p w14:paraId="5A88FA29" w14:textId="77777777" w:rsidR="00932256" w:rsidRPr="00932256" w:rsidRDefault="00932256" w:rsidP="00932256">
      <w:pPr>
        <w:pStyle w:val="Bibliography"/>
        <w:rPr>
          <w:rFonts w:ascii="Calibri" w:cs="Calibri"/>
        </w:rPr>
      </w:pPr>
      <w:r w:rsidRPr="00932256">
        <w:rPr>
          <w:rFonts w:ascii="Calibri" w:cs="Calibri"/>
        </w:rPr>
        <w:t>12.</w:t>
      </w:r>
      <w:r w:rsidRPr="00932256">
        <w:rPr>
          <w:rFonts w:ascii="Calibri" w:cs="Calibri"/>
        </w:rPr>
        <w:tab/>
        <w:t xml:space="preserve">Knowlton, C. </w:t>
      </w:r>
      <w:proofErr w:type="spellStart"/>
      <w:r w:rsidRPr="00932256">
        <w:rPr>
          <w:rFonts w:ascii="Calibri" w:cs="Calibri"/>
        </w:rPr>
        <w:t>Risso’s</w:t>
      </w:r>
      <w:proofErr w:type="spellEnd"/>
      <w:r w:rsidRPr="00932256">
        <w:rPr>
          <w:rFonts w:ascii="Calibri" w:cs="Calibri"/>
        </w:rPr>
        <w:t xml:space="preserve"> Dolphin. </w:t>
      </w:r>
      <w:r w:rsidRPr="00932256">
        <w:rPr>
          <w:rFonts w:ascii="Calibri" w:cs="Calibri"/>
          <w:i/>
          <w:iCs/>
        </w:rPr>
        <w:t>Discovery of Sound in the Sea</w:t>
      </w:r>
      <w:r w:rsidRPr="00932256">
        <w:rPr>
          <w:rFonts w:ascii="Calibri" w:cs="Calibri"/>
        </w:rPr>
        <w:t xml:space="preserve"> </w:t>
      </w:r>
      <w:r w:rsidRPr="00932256">
        <w:rPr>
          <w:rFonts w:ascii="Calibri" w:cs="Calibri"/>
        </w:rPr>
        <w:lastRenderedPageBreak/>
        <w:t>https://dosits.org/galleries/audio-gallery/marine-mammals/toothed-whales/rissos-dolphin/ (2017).</w:t>
      </w:r>
    </w:p>
    <w:p w14:paraId="53F1E9D5" w14:textId="77777777" w:rsidR="00932256" w:rsidRPr="00932256" w:rsidRDefault="00932256" w:rsidP="00932256">
      <w:pPr>
        <w:pStyle w:val="Bibliography"/>
        <w:rPr>
          <w:rFonts w:ascii="Calibri" w:cs="Calibri"/>
        </w:rPr>
      </w:pPr>
      <w:r w:rsidRPr="00932256">
        <w:rPr>
          <w:rFonts w:ascii="Calibri" w:cs="Calibri"/>
        </w:rPr>
        <w:t>13.</w:t>
      </w:r>
      <w:r w:rsidRPr="00932256">
        <w:rPr>
          <w:rFonts w:ascii="Calibri" w:cs="Calibri"/>
        </w:rPr>
        <w:tab/>
        <w:t xml:space="preserve">Knowlton, C. Sei Whale. </w:t>
      </w:r>
      <w:r w:rsidRPr="00932256">
        <w:rPr>
          <w:rFonts w:ascii="Calibri" w:cs="Calibri"/>
          <w:i/>
          <w:iCs/>
        </w:rPr>
        <w:t>Discovery of Sound in the Sea</w:t>
      </w:r>
      <w:r w:rsidRPr="00932256">
        <w:rPr>
          <w:rFonts w:ascii="Calibri" w:cs="Calibri"/>
        </w:rPr>
        <w:t xml:space="preserve"> https://dosits.org/galleries/audio-gallery/marine-mammals/baleen-whales/sei-whale/ (2017).</w:t>
      </w:r>
    </w:p>
    <w:p w14:paraId="02A482A6" w14:textId="77777777" w:rsidR="00932256" w:rsidRPr="00932256" w:rsidRDefault="00932256" w:rsidP="00932256">
      <w:pPr>
        <w:pStyle w:val="Bibliography"/>
        <w:rPr>
          <w:rFonts w:ascii="Calibri" w:cs="Calibri"/>
        </w:rPr>
      </w:pPr>
      <w:r w:rsidRPr="00932256">
        <w:rPr>
          <w:rFonts w:ascii="Calibri" w:cs="Calibri"/>
        </w:rPr>
        <w:t>14.</w:t>
      </w:r>
      <w:r w:rsidRPr="00932256">
        <w:rPr>
          <w:rFonts w:ascii="Calibri" w:cs="Calibri"/>
        </w:rPr>
        <w:tab/>
        <w:t xml:space="preserve">Sperm Whales Are So Loud They Could Potentially ‘Vibrate’ You to Death. </w:t>
      </w:r>
      <w:r w:rsidRPr="00932256">
        <w:rPr>
          <w:rFonts w:ascii="Calibri" w:cs="Calibri"/>
          <w:i/>
          <w:iCs/>
        </w:rPr>
        <w:t>Roaring Earth</w:t>
      </w:r>
      <w:r w:rsidRPr="00932256">
        <w:rPr>
          <w:rFonts w:ascii="Calibri" w:cs="Calibri"/>
        </w:rPr>
        <w:t xml:space="preserve"> https://roaring.earth/sperm-whales-can-vibrate-humans-to-death/ (2018).</w:t>
      </w:r>
    </w:p>
    <w:p w14:paraId="7C34CDDA" w14:textId="77777777" w:rsidR="00932256" w:rsidRPr="00932256" w:rsidRDefault="00932256" w:rsidP="00932256">
      <w:pPr>
        <w:pStyle w:val="Bibliography"/>
        <w:rPr>
          <w:rFonts w:ascii="Calibri" w:cs="Calibri"/>
        </w:rPr>
      </w:pPr>
      <w:r w:rsidRPr="00932256">
        <w:rPr>
          <w:rFonts w:ascii="Calibri" w:cs="Calibri"/>
        </w:rPr>
        <w:t>15.</w:t>
      </w:r>
      <w:r w:rsidRPr="00932256">
        <w:rPr>
          <w:rFonts w:ascii="Calibri" w:cs="Calibri"/>
        </w:rPr>
        <w:tab/>
        <w:t>PBS - The Voyage of the Odyssey - Track the Voyage - Papua New Guinea. https://www.pbs.org/odyssey/odyssey/20010809_log_transcript.html.</w:t>
      </w:r>
    </w:p>
    <w:p w14:paraId="10CA2334" w14:textId="77777777" w:rsidR="00932256" w:rsidRPr="00932256" w:rsidRDefault="00932256" w:rsidP="00932256">
      <w:pPr>
        <w:pStyle w:val="Bibliography"/>
        <w:rPr>
          <w:rFonts w:ascii="Calibri" w:cs="Calibri"/>
        </w:rPr>
      </w:pPr>
      <w:r w:rsidRPr="00932256">
        <w:rPr>
          <w:rFonts w:ascii="Calibri" w:cs="Calibri"/>
        </w:rPr>
        <w:t>16.</w:t>
      </w:r>
      <w:r w:rsidRPr="00932256">
        <w:rPr>
          <w:rFonts w:ascii="Calibri" w:cs="Calibri"/>
        </w:rPr>
        <w:tab/>
        <w:t xml:space="preserve">Knowlton, C. How do marine mammals produce sounds? </w:t>
      </w:r>
      <w:r w:rsidRPr="00932256">
        <w:rPr>
          <w:rFonts w:ascii="Calibri" w:cs="Calibri"/>
          <w:i/>
          <w:iCs/>
        </w:rPr>
        <w:t>Discovery of Sound in the Sea</w:t>
      </w:r>
      <w:r w:rsidRPr="00932256">
        <w:rPr>
          <w:rFonts w:ascii="Calibri" w:cs="Calibri"/>
        </w:rPr>
        <w:t xml:space="preserve"> https://dosits.org/animals/sound-</w:t>
      </w:r>
      <w:r w:rsidRPr="00932256">
        <w:rPr>
          <w:rFonts w:ascii="Calibri" w:cs="Calibri"/>
        </w:rPr>
        <w:t>production/how-do-marine-mammals-produce-sounds/ (2017).</w:t>
      </w:r>
    </w:p>
    <w:p w14:paraId="3FCD2F9D" w14:textId="06904903" w:rsidR="002D5F07" w:rsidRDefault="00C95EED">
      <w:r>
        <w:fldChar w:fldCharType="end"/>
      </w:r>
    </w:p>
    <w:sectPr w:rsidR="002D5F07" w:rsidSect="00A26D7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A9037F" w14:textId="77777777" w:rsidR="00491637" w:rsidRDefault="00491637" w:rsidP="00C95EED">
      <w:r>
        <w:separator/>
      </w:r>
    </w:p>
  </w:endnote>
  <w:endnote w:type="continuationSeparator" w:id="0">
    <w:p w14:paraId="40993D34" w14:textId="77777777" w:rsidR="00491637" w:rsidRDefault="00491637" w:rsidP="00C95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3C69AD" w14:textId="77777777" w:rsidR="00491637" w:rsidRDefault="00491637" w:rsidP="00C95EED">
      <w:r>
        <w:separator/>
      </w:r>
    </w:p>
  </w:footnote>
  <w:footnote w:type="continuationSeparator" w:id="0">
    <w:p w14:paraId="17DE9F36" w14:textId="77777777" w:rsidR="00491637" w:rsidRDefault="00491637" w:rsidP="00C95EE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4BB"/>
    <w:rsid w:val="00010087"/>
    <w:rsid w:val="000174BB"/>
    <w:rsid w:val="000974DE"/>
    <w:rsid w:val="000A2C2F"/>
    <w:rsid w:val="000A46BD"/>
    <w:rsid w:val="000F0BD8"/>
    <w:rsid w:val="001256BB"/>
    <w:rsid w:val="00134533"/>
    <w:rsid w:val="001921E8"/>
    <w:rsid w:val="001B1DA8"/>
    <w:rsid w:val="001C549E"/>
    <w:rsid w:val="001E150D"/>
    <w:rsid w:val="001F3682"/>
    <w:rsid w:val="00205239"/>
    <w:rsid w:val="002361F8"/>
    <w:rsid w:val="0024384D"/>
    <w:rsid w:val="002457A7"/>
    <w:rsid w:val="002A5A82"/>
    <w:rsid w:val="002B6685"/>
    <w:rsid w:val="002C7A76"/>
    <w:rsid w:val="002D5F07"/>
    <w:rsid w:val="00340439"/>
    <w:rsid w:val="00352F60"/>
    <w:rsid w:val="00357CBF"/>
    <w:rsid w:val="00387234"/>
    <w:rsid w:val="00397D25"/>
    <w:rsid w:val="003A10D0"/>
    <w:rsid w:val="003D6BC4"/>
    <w:rsid w:val="00406A35"/>
    <w:rsid w:val="004152A0"/>
    <w:rsid w:val="004869DB"/>
    <w:rsid w:val="00491637"/>
    <w:rsid w:val="004B0162"/>
    <w:rsid w:val="004E2E46"/>
    <w:rsid w:val="00503986"/>
    <w:rsid w:val="005250D9"/>
    <w:rsid w:val="005A7458"/>
    <w:rsid w:val="005E48FB"/>
    <w:rsid w:val="0060035A"/>
    <w:rsid w:val="006313E4"/>
    <w:rsid w:val="00657ACB"/>
    <w:rsid w:val="006641F7"/>
    <w:rsid w:val="00677E34"/>
    <w:rsid w:val="006A751E"/>
    <w:rsid w:val="006B24FA"/>
    <w:rsid w:val="006D764D"/>
    <w:rsid w:val="00733551"/>
    <w:rsid w:val="00787EA1"/>
    <w:rsid w:val="00796777"/>
    <w:rsid w:val="007A53D9"/>
    <w:rsid w:val="008035D3"/>
    <w:rsid w:val="00854728"/>
    <w:rsid w:val="008838EF"/>
    <w:rsid w:val="008878FC"/>
    <w:rsid w:val="008A286F"/>
    <w:rsid w:val="008B5171"/>
    <w:rsid w:val="008B7B5A"/>
    <w:rsid w:val="008C599F"/>
    <w:rsid w:val="00932256"/>
    <w:rsid w:val="009F3013"/>
    <w:rsid w:val="00A26D7A"/>
    <w:rsid w:val="00A40381"/>
    <w:rsid w:val="00A42D7D"/>
    <w:rsid w:val="00A53147"/>
    <w:rsid w:val="00A938AF"/>
    <w:rsid w:val="00AA39E8"/>
    <w:rsid w:val="00AB226E"/>
    <w:rsid w:val="00AB59C9"/>
    <w:rsid w:val="00B27E94"/>
    <w:rsid w:val="00B30236"/>
    <w:rsid w:val="00B75AA2"/>
    <w:rsid w:val="00BF35E0"/>
    <w:rsid w:val="00BF577A"/>
    <w:rsid w:val="00C30A30"/>
    <w:rsid w:val="00C3302B"/>
    <w:rsid w:val="00C34964"/>
    <w:rsid w:val="00C56BE5"/>
    <w:rsid w:val="00C6440B"/>
    <w:rsid w:val="00C94AF7"/>
    <w:rsid w:val="00C95EED"/>
    <w:rsid w:val="00CA7D8B"/>
    <w:rsid w:val="00CE2B78"/>
    <w:rsid w:val="00D22D2E"/>
    <w:rsid w:val="00D27335"/>
    <w:rsid w:val="00D27F6A"/>
    <w:rsid w:val="00D505CF"/>
    <w:rsid w:val="00D85158"/>
    <w:rsid w:val="00DC1955"/>
    <w:rsid w:val="00DC51BC"/>
    <w:rsid w:val="00DE52CB"/>
    <w:rsid w:val="00DE6F09"/>
    <w:rsid w:val="00DF4AC8"/>
    <w:rsid w:val="00E34053"/>
    <w:rsid w:val="00E60989"/>
    <w:rsid w:val="00EB0743"/>
    <w:rsid w:val="00EC490D"/>
    <w:rsid w:val="00EC6010"/>
    <w:rsid w:val="00F04CE4"/>
    <w:rsid w:val="00F334DF"/>
    <w:rsid w:val="00F92549"/>
    <w:rsid w:val="00F926E6"/>
    <w:rsid w:val="00FA3A03"/>
    <w:rsid w:val="00FB7DBC"/>
    <w:rsid w:val="00FD10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270A1"/>
  <w15:chartTrackingRefBased/>
  <w15:docId w15:val="{F5DA5DBE-CFE9-9B42-9C75-628DB23A5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95EED"/>
    <w:rPr>
      <w:sz w:val="20"/>
      <w:szCs w:val="20"/>
    </w:rPr>
  </w:style>
  <w:style w:type="character" w:customStyle="1" w:styleId="FootnoteTextChar">
    <w:name w:val="Footnote Text Char"/>
    <w:basedOn w:val="DefaultParagraphFont"/>
    <w:link w:val="FootnoteText"/>
    <w:uiPriority w:val="99"/>
    <w:semiHidden/>
    <w:rsid w:val="00C95EED"/>
    <w:rPr>
      <w:sz w:val="20"/>
      <w:szCs w:val="20"/>
    </w:rPr>
  </w:style>
  <w:style w:type="character" w:styleId="FootnoteReference">
    <w:name w:val="footnote reference"/>
    <w:basedOn w:val="DefaultParagraphFont"/>
    <w:uiPriority w:val="99"/>
    <w:semiHidden/>
    <w:unhideWhenUsed/>
    <w:rsid w:val="00C95EED"/>
    <w:rPr>
      <w:vertAlign w:val="superscript"/>
    </w:rPr>
  </w:style>
  <w:style w:type="paragraph" w:styleId="Bibliography">
    <w:name w:val="Bibliography"/>
    <w:basedOn w:val="Normal"/>
    <w:next w:val="Normal"/>
    <w:uiPriority w:val="37"/>
    <w:unhideWhenUsed/>
    <w:rsid w:val="00C95EED"/>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24FA2F-1F6E-8B48-A0C6-EDD90DDDC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415</Words>
  <Characters>25170</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Pack</dc:creator>
  <cp:keywords/>
  <dc:description/>
  <cp:lastModifiedBy>Blake  Pack</cp:lastModifiedBy>
  <cp:revision>5</cp:revision>
  <dcterms:created xsi:type="dcterms:W3CDTF">2020-05-01T05:27:00Z</dcterms:created>
  <dcterms:modified xsi:type="dcterms:W3CDTF">2020-05-0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Vg08Ny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